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AD5CE6" w14:textId="087530F2" w:rsidR="004D1B1A" w:rsidRPr="004D1B1A" w:rsidRDefault="007F4D1A" w:rsidP="009302AF">
      <w:pPr>
        <w:spacing w:line="360" w:lineRule="auto"/>
        <w:jc w:val="center"/>
        <w:rPr>
          <w:rFonts w:asciiTheme="majorBidi" w:hAnsiTheme="majorBidi" w:cstheme="majorBidi"/>
          <w:b/>
          <w:bCs/>
          <w:sz w:val="36"/>
          <w:szCs w:val="36"/>
        </w:rPr>
      </w:pPr>
      <w:r>
        <w:rPr>
          <w:rFonts w:asciiTheme="majorBidi" w:hAnsiTheme="majorBidi" w:cstheme="majorBidi"/>
          <w:b/>
          <w:bCs/>
          <w:sz w:val="40"/>
          <w:szCs w:val="40"/>
        </w:rPr>
        <w:softHyphen/>
      </w:r>
      <w:r w:rsidR="009302AF" w:rsidRPr="009302AF">
        <w:rPr>
          <w:noProof/>
        </w:rPr>
        <w:t xml:space="preserve"> </w:t>
      </w:r>
      <w:r w:rsidR="009302AF" w:rsidRPr="009302AF">
        <w:rPr>
          <w:rFonts w:asciiTheme="majorBidi" w:hAnsiTheme="majorBidi" w:cstheme="majorBidi"/>
          <w:b/>
          <w:bCs/>
          <w:noProof/>
          <w:sz w:val="40"/>
          <w:szCs w:val="40"/>
        </w:rPr>
        <w:drawing>
          <wp:inline distT="0" distB="0" distL="0" distR="0" wp14:anchorId="65E73808" wp14:editId="22F679EF">
            <wp:extent cx="6227409" cy="5390433"/>
            <wp:effectExtent l="0" t="0" r="2540" b="1270"/>
            <wp:docPr id="1" name="Picture 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low confidence"/>
                    <pic:cNvPicPr/>
                  </pic:nvPicPr>
                  <pic:blipFill>
                    <a:blip r:embed="rId8"/>
                    <a:stretch>
                      <a:fillRect/>
                    </a:stretch>
                  </pic:blipFill>
                  <pic:spPr>
                    <a:xfrm>
                      <a:off x="0" y="0"/>
                      <a:ext cx="6238835" cy="5400323"/>
                    </a:xfrm>
                    <a:prstGeom prst="rect">
                      <a:avLst/>
                    </a:prstGeom>
                  </pic:spPr>
                </pic:pic>
              </a:graphicData>
            </a:graphic>
          </wp:inline>
        </w:drawing>
      </w:r>
    </w:p>
    <w:p w14:paraId="2AE1096A" w14:textId="77777777" w:rsidR="004D1B1A" w:rsidRDefault="004D1B1A" w:rsidP="008E1941">
      <w:pPr>
        <w:spacing w:line="360" w:lineRule="auto"/>
        <w:jc w:val="center"/>
        <w:rPr>
          <w:rFonts w:asciiTheme="majorBidi" w:hAnsiTheme="majorBidi" w:cstheme="majorBidi"/>
          <w:b/>
          <w:bCs/>
          <w:sz w:val="40"/>
          <w:szCs w:val="40"/>
        </w:rPr>
      </w:pPr>
    </w:p>
    <w:p w14:paraId="36844A3A" w14:textId="77777777" w:rsidR="003677B2" w:rsidRDefault="003677B2">
      <w:pPr>
        <w:rPr>
          <w:rFonts w:asciiTheme="majorBidi" w:hAnsiTheme="majorBidi" w:cstheme="majorBidi"/>
          <w:b/>
          <w:bCs/>
          <w:sz w:val="40"/>
          <w:szCs w:val="40"/>
        </w:rPr>
      </w:pPr>
      <w:r>
        <w:rPr>
          <w:rFonts w:asciiTheme="majorBidi" w:hAnsiTheme="majorBidi" w:cstheme="majorBidi"/>
          <w:b/>
          <w:bCs/>
          <w:sz w:val="40"/>
          <w:szCs w:val="40"/>
        </w:rPr>
        <w:br w:type="page"/>
      </w:r>
    </w:p>
    <w:p w14:paraId="2C627853" w14:textId="28B8586B" w:rsidR="008E1941" w:rsidRDefault="008E1941" w:rsidP="008E1941">
      <w:pPr>
        <w:spacing w:line="360" w:lineRule="auto"/>
        <w:jc w:val="center"/>
        <w:rPr>
          <w:rFonts w:asciiTheme="majorBidi" w:hAnsiTheme="majorBidi" w:cstheme="majorBidi"/>
          <w:b/>
          <w:bCs/>
          <w:sz w:val="40"/>
          <w:szCs w:val="40"/>
        </w:rPr>
      </w:pPr>
      <w:r w:rsidRPr="008E1941">
        <w:rPr>
          <w:rFonts w:asciiTheme="majorBidi" w:hAnsiTheme="majorBidi" w:cstheme="majorBidi"/>
          <w:b/>
          <w:bCs/>
          <w:sz w:val="40"/>
          <w:szCs w:val="40"/>
        </w:rPr>
        <w:lastRenderedPageBreak/>
        <w:t xml:space="preserve">Optimization of Logistic </w:t>
      </w:r>
      <w:r>
        <w:rPr>
          <w:rFonts w:asciiTheme="majorBidi" w:hAnsiTheme="majorBidi" w:cstheme="majorBidi"/>
          <w:b/>
          <w:bCs/>
          <w:sz w:val="40"/>
          <w:szCs w:val="40"/>
        </w:rPr>
        <w:t>R</w:t>
      </w:r>
      <w:r w:rsidRPr="008E1941">
        <w:rPr>
          <w:rFonts w:asciiTheme="majorBidi" w:hAnsiTheme="majorBidi" w:cstheme="majorBidi"/>
          <w:b/>
          <w:bCs/>
          <w:sz w:val="40"/>
          <w:szCs w:val="40"/>
        </w:rPr>
        <w:t xml:space="preserve">egression </w:t>
      </w:r>
      <w:r>
        <w:rPr>
          <w:rFonts w:asciiTheme="majorBidi" w:hAnsiTheme="majorBidi" w:cstheme="majorBidi"/>
          <w:b/>
          <w:bCs/>
          <w:sz w:val="40"/>
          <w:szCs w:val="40"/>
        </w:rPr>
        <w:t>A</w:t>
      </w:r>
      <w:r w:rsidRPr="008E1941">
        <w:rPr>
          <w:rFonts w:asciiTheme="majorBidi" w:hAnsiTheme="majorBidi" w:cstheme="majorBidi"/>
          <w:b/>
          <w:bCs/>
          <w:sz w:val="40"/>
          <w:szCs w:val="40"/>
        </w:rPr>
        <w:t xml:space="preserve">lgorithm with </w:t>
      </w:r>
      <w:r>
        <w:rPr>
          <w:rFonts w:asciiTheme="majorBidi" w:hAnsiTheme="majorBidi" w:cstheme="majorBidi"/>
          <w:b/>
          <w:bCs/>
          <w:sz w:val="40"/>
          <w:szCs w:val="40"/>
        </w:rPr>
        <w:t>G</w:t>
      </w:r>
      <w:r w:rsidRPr="008E1941">
        <w:rPr>
          <w:rFonts w:asciiTheme="majorBidi" w:hAnsiTheme="majorBidi" w:cstheme="majorBidi"/>
          <w:b/>
          <w:bCs/>
          <w:sz w:val="40"/>
          <w:szCs w:val="40"/>
        </w:rPr>
        <w:t xml:space="preserve">enetic </w:t>
      </w:r>
      <w:r>
        <w:rPr>
          <w:rFonts w:asciiTheme="majorBidi" w:hAnsiTheme="majorBidi" w:cstheme="majorBidi"/>
          <w:b/>
          <w:bCs/>
          <w:sz w:val="40"/>
          <w:szCs w:val="40"/>
        </w:rPr>
        <w:t>A</w:t>
      </w:r>
      <w:r w:rsidRPr="008E1941">
        <w:rPr>
          <w:rFonts w:asciiTheme="majorBidi" w:hAnsiTheme="majorBidi" w:cstheme="majorBidi"/>
          <w:b/>
          <w:bCs/>
          <w:sz w:val="40"/>
          <w:szCs w:val="40"/>
        </w:rPr>
        <w:t xml:space="preserve">lgorithm for </w:t>
      </w:r>
      <w:r>
        <w:rPr>
          <w:rFonts w:asciiTheme="majorBidi" w:hAnsiTheme="majorBidi" w:cstheme="majorBidi"/>
          <w:b/>
          <w:bCs/>
          <w:sz w:val="40"/>
          <w:szCs w:val="40"/>
        </w:rPr>
        <w:t>B</w:t>
      </w:r>
      <w:r w:rsidRPr="008E1941">
        <w:rPr>
          <w:rFonts w:asciiTheme="majorBidi" w:hAnsiTheme="majorBidi" w:cstheme="majorBidi"/>
          <w:b/>
          <w:bCs/>
          <w:sz w:val="40"/>
          <w:szCs w:val="40"/>
        </w:rPr>
        <w:t xml:space="preserve">reast </w:t>
      </w:r>
      <w:r>
        <w:rPr>
          <w:rFonts w:asciiTheme="majorBidi" w:hAnsiTheme="majorBidi" w:cstheme="majorBidi"/>
          <w:b/>
          <w:bCs/>
          <w:sz w:val="40"/>
          <w:szCs w:val="40"/>
        </w:rPr>
        <w:t>C</w:t>
      </w:r>
      <w:r w:rsidRPr="008E1941">
        <w:rPr>
          <w:rFonts w:asciiTheme="majorBidi" w:hAnsiTheme="majorBidi" w:cstheme="majorBidi"/>
          <w:b/>
          <w:bCs/>
          <w:sz w:val="40"/>
          <w:szCs w:val="40"/>
        </w:rPr>
        <w:t xml:space="preserve">ancer </w:t>
      </w:r>
      <w:r>
        <w:rPr>
          <w:rFonts w:asciiTheme="majorBidi" w:hAnsiTheme="majorBidi" w:cstheme="majorBidi"/>
          <w:b/>
          <w:bCs/>
          <w:sz w:val="40"/>
          <w:szCs w:val="40"/>
        </w:rPr>
        <w:t>C</w:t>
      </w:r>
      <w:r w:rsidRPr="008E1941">
        <w:rPr>
          <w:rFonts w:asciiTheme="majorBidi" w:hAnsiTheme="majorBidi" w:cstheme="majorBidi"/>
          <w:b/>
          <w:bCs/>
          <w:sz w:val="40"/>
          <w:szCs w:val="40"/>
        </w:rPr>
        <w:t>lassification</w:t>
      </w:r>
    </w:p>
    <w:p w14:paraId="32A1DEC9" w14:textId="77777777" w:rsidR="008E1941" w:rsidRPr="00954350" w:rsidRDefault="008E1941" w:rsidP="008E1941">
      <w:pPr>
        <w:pStyle w:val="papertitle"/>
        <w:spacing w:after="0"/>
        <w:rPr>
          <w:kern w:val="48"/>
          <w:sz w:val="24"/>
          <w:szCs w:val="24"/>
          <w:lang w:val="en-GB"/>
        </w:rPr>
      </w:pPr>
      <w:r w:rsidRPr="00954350">
        <w:rPr>
          <w:kern w:val="48"/>
          <w:sz w:val="24"/>
          <w:szCs w:val="24"/>
          <w:lang w:val="en-GB"/>
        </w:rPr>
        <w:t>Marzieh Khalili Chachaki</w:t>
      </w:r>
    </w:p>
    <w:p w14:paraId="06EC8CA8" w14:textId="77777777" w:rsidR="008E1941" w:rsidRPr="00954350" w:rsidRDefault="008E1941" w:rsidP="008E1941">
      <w:pPr>
        <w:pStyle w:val="papertitle"/>
        <w:spacing w:after="0"/>
        <w:rPr>
          <w:kern w:val="48"/>
          <w:sz w:val="24"/>
          <w:szCs w:val="24"/>
          <w:lang w:val="en-GB"/>
        </w:rPr>
      </w:pPr>
      <w:r w:rsidRPr="00954350">
        <w:rPr>
          <w:kern w:val="48"/>
          <w:sz w:val="24"/>
          <w:szCs w:val="24"/>
          <w:lang w:val="en-GB"/>
        </w:rPr>
        <w:t>Asia Pacific University of Technology &amp; Innovation (APU), Technology Park Malaysia, Kuala Lumpur, Malaysia</w:t>
      </w:r>
    </w:p>
    <w:p w14:paraId="3BDCAF05" w14:textId="77777777" w:rsidR="008E1941" w:rsidRPr="00954350" w:rsidRDefault="00CE5143" w:rsidP="008E1941">
      <w:pPr>
        <w:pStyle w:val="papertitle"/>
        <w:spacing w:after="0"/>
        <w:rPr>
          <w:kern w:val="48"/>
          <w:sz w:val="20"/>
          <w:szCs w:val="20"/>
          <w:lang w:val="en-GB"/>
        </w:rPr>
      </w:pPr>
      <w:hyperlink r:id="rId9" w:history="1">
        <w:r w:rsidR="008E1941" w:rsidRPr="00954350">
          <w:rPr>
            <w:rStyle w:val="Hyperlink"/>
            <w:kern w:val="48"/>
            <w:sz w:val="20"/>
            <w:szCs w:val="20"/>
            <w:lang w:val="en-GB"/>
          </w:rPr>
          <w:t>TP067265@mail.apu.edu.my</w:t>
        </w:r>
      </w:hyperlink>
    </w:p>
    <w:p w14:paraId="1C33302E" w14:textId="77777777" w:rsidR="008E1941" w:rsidRPr="00954350" w:rsidRDefault="00CE5143" w:rsidP="008E1941">
      <w:pPr>
        <w:pStyle w:val="papertitle"/>
        <w:spacing w:after="0"/>
        <w:rPr>
          <w:kern w:val="48"/>
          <w:sz w:val="20"/>
          <w:szCs w:val="20"/>
          <w:lang w:val="en-GB"/>
        </w:rPr>
      </w:pPr>
      <w:hyperlink r:id="rId10" w:history="1">
        <w:r w:rsidR="008E1941" w:rsidRPr="00954350">
          <w:rPr>
            <w:rStyle w:val="Hyperlink"/>
            <w:kern w:val="48"/>
            <w:sz w:val="20"/>
            <w:szCs w:val="20"/>
            <w:lang w:val="en-GB"/>
          </w:rPr>
          <w:t>marzieh.khaliliy@gmail.com</w:t>
        </w:r>
      </w:hyperlink>
    </w:p>
    <w:p w14:paraId="4701CE17" w14:textId="77777777" w:rsidR="008E1941" w:rsidRPr="008E1941" w:rsidRDefault="008E1941" w:rsidP="008E1941">
      <w:pPr>
        <w:spacing w:line="360" w:lineRule="auto"/>
        <w:jc w:val="center"/>
        <w:rPr>
          <w:rFonts w:asciiTheme="majorBidi" w:hAnsiTheme="majorBidi" w:cstheme="majorBidi"/>
          <w:b/>
          <w:bCs/>
          <w:sz w:val="24"/>
          <w:szCs w:val="24"/>
        </w:rPr>
      </w:pPr>
    </w:p>
    <w:p w14:paraId="4C857A8A" w14:textId="77777777" w:rsidR="0014456A" w:rsidRDefault="0014456A" w:rsidP="00F83AC0">
      <w:pPr>
        <w:spacing w:line="360" w:lineRule="auto"/>
        <w:jc w:val="both"/>
        <w:rPr>
          <w:rFonts w:asciiTheme="majorBidi" w:hAnsiTheme="majorBidi" w:cstheme="majorBidi"/>
          <w:sz w:val="24"/>
          <w:szCs w:val="24"/>
        </w:rPr>
        <w:sectPr w:rsidR="0014456A" w:rsidSect="008C5D8C">
          <w:headerReference w:type="default" r:id="rId11"/>
          <w:pgSz w:w="11906" w:h="16838"/>
          <w:pgMar w:top="1440" w:right="1440" w:bottom="1440" w:left="1440" w:header="720" w:footer="720" w:gutter="0"/>
          <w:cols w:space="720"/>
          <w:titlePg/>
          <w:docGrid w:linePitch="360"/>
        </w:sectPr>
      </w:pPr>
    </w:p>
    <w:p w14:paraId="0AEE24BF" w14:textId="409C7A2A" w:rsidR="00F83AC0" w:rsidRPr="0014456A" w:rsidRDefault="00F83AC0" w:rsidP="00F83AC0">
      <w:pPr>
        <w:spacing w:line="360" w:lineRule="auto"/>
        <w:jc w:val="both"/>
        <w:rPr>
          <w:rFonts w:asciiTheme="majorBidi" w:hAnsiTheme="majorBidi" w:cstheme="majorBidi"/>
          <w:b/>
          <w:bCs/>
          <w:sz w:val="24"/>
          <w:szCs w:val="24"/>
        </w:rPr>
      </w:pPr>
      <w:r w:rsidRPr="0014456A">
        <w:rPr>
          <w:rFonts w:asciiTheme="majorBidi" w:hAnsiTheme="majorBidi" w:cstheme="majorBidi"/>
          <w:b/>
          <w:bCs/>
          <w:sz w:val="24"/>
          <w:szCs w:val="24"/>
        </w:rPr>
        <w:t>Abstract</w:t>
      </w:r>
    </w:p>
    <w:p w14:paraId="11CF5DF6" w14:textId="16E4D123" w:rsidR="008E56A0" w:rsidRDefault="008E56A0" w:rsidP="008E56A0">
      <w:pPr>
        <w:spacing w:line="360" w:lineRule="auto"/>
        <w:jc w:val="both"/>
        <w:rPr>
          <w:rFonts w:asciiTheme="majorBidi" w:hAnsiTheme="majorBidi" w:cstheme="majorBidi"/>
          <w:b/>
          <w:bCs/>
          <w:sz w:val="24"/>
          <w:szCs w:val="24"/>
        </w:rPr>
      </w:pPr>
      <w:r w:rsidRPr="008E56A0">
        <w:rPr>
          <w:rFonts w:asciiTheme="majorBidi" w:hAnsiTheme="majorBidi" w:cstheme="majorBidi"/>
          <w:b/>
          <w:bCs/>
          <w:sz w:val="24"/>
          <w:szCs w:val="24"/>
        </w:rPr>
        <w:t xml:space="preserve">Breast cancer is cancer that develops in the breast cells. The most prevalent cancer among women is breast cancer. Although both men and women may be diagnosed with breast cancer, women are substantially more often affected. Early detection and treatment of illnesses significantly improves patients' chances of survival. This article examines several research on the use of machine learning </w:t>
      </w:r>
      <w:r>
        <w:rPr>
          <w:rFonts w:asciiTheme="majorBidi" w:hAnsiTheme="majorBidi" w:cstheme="majorBidi"/>
          <w:b/>
          <w:bCs/>
          <w:sz w:val="24"/>
          <w:szCs w:val="24"/>
        </w:rPr>
        <w:t xml:space="preserve">such as LR, SVM, ANN </w:t>
      </w:r>
      <w:r w:rsidRPr="008E56A0">
        <w:rPr>
          <w:rFonts w:asciiTheme="majorBidi" w:hAnsiTheme="majorBidi" w:cstheme="majorBidi"/>
          <w:b/>
          <w:bCs/>
          <w:sz w:val="24"/>
          <w:szCs w:val="24"/>
        </w:rPr>
        <w:t xml:space="preserve">and genetic algorithms for breast cancer diagnosis. The research indicates that evolutionary algorithms may have a significant impact on the optimization of machine learning models. This work is intended to identify and justify the improvements proposed for the future study, </w:t>
      </w:r>
      <w:proofErr w:type="gramStart"/>
      <w:r w:rsidRPr="008E56A0">
        <w:rPr>
          <w:rFonts w:asciiTheme="majorBidi" w:hAnsiTheme="majorBidi" w:cstheme="majorBidi"/>
          <w:b/>
          <w:bCs/>
          <w:sz w:val="24"/>
          <w:szCs w:val="24"/>
        </w:rPr>
        <w:t>in order to</w:t>
      </w:r>
      <w:proofErr w:type="gramEnd"/>
      <w:r w:rsidRPr="008E56A0">
        <w:rPr>
          <w:rFonts w:asciiTheme="majorBidi" w:hAnsiTheme="majorBidi" w:cstheme="majorBidi"/>
          <w:b/>
          <w:bCs/>
          <w:sz w:val="24"/>
          <w:szCs w:val="24"/>
        </w:rPr>
        <w:t xml:space="preserve"> obtain better predictions and high accuracies using with GA and machine learning algorithms. </w:t>
      </w:r>
    </w:p>
    <w:p w14:paraId="30042809" w14:textId="7E7962C7" w:rsidR="008E56A0" w:rsidRPr="008E56A0" w:rsidRDefault="008E56A0" w:rsidP="008E56A0">
      <w:pPr>
        <w:spacing w:line="360" w:lineRule="auto"/>
        <w:jc w:val="both"/>
        <w:rPr>
          <w:rFonts w:asciiTheme="majorBidi" w:hAnsiTheme="majorBidi" w:cstheme="majorBidi"/>
          <w:b/>
          <w:bCs/>
          <w:sz w:val="24"/>
          <w:szCs w:val="24"/>
        </w:rPr>
      </w:pPr>
      <w:r w:rsidRPr="008E56A0">
        <w:rPr>
          <w:rFonts w:asciiTheme="majorBidi" w:hAnsiTheme="majorBidi" w:cstheme="majorBidi"/>
          <w:b/>
          <w:bCs/>
          <w:i/>
          <w:iCs/>
          <w:sz w:val="24"/>
          <w:szCs w:val="24"/>
        </w:rPr>
        <w:t>Key words__ Breast Cancer, Machine learning, Genetic Algorithm, Logistic regression</w:t>
      </w:r>
    </w:p>
    <w:p w14:paraId="2702C798" w14:textId="668FFC8D" w:rsidR="00F83AC0" w:rsidRDefault="004B2A01" w:rsidP="000F1CB3">
      <w:pPr>
        <w:spacing w:line="360" w:lineRule="auto"/>
        <w:jc w:val="center"/>
        <w:rPr>
          <w:rFonts w:asciiTheme="majorBidi" w:hAnsiTheme="majorBidi" w:cstheme="majorBidi"/>
          <w:sz w:val="24"/>
          <w:szCs w:val="24"/>
        </w:rPr>
      </w:pPr>
      <w:r>
        <w:rPr>
          <w:rFonts w:asciiTheme="majorBidi" w:hAnsiTheme="majorBidi" w:cstheme="majorBidi"/>
          <w:sz w:val="24"/>
          <w:szCs w:val="24"/>
        </w:rPr>
        <w:t>1.</w:t>
      </w:r>
      <w:r w:rsidR="00F83AC0">
        <w:rPr>
          <w:rFonts w:asciiTheme="majorBidi" w:hAnsiTheme="majorBidi" w:cstheme="majorBidi"/>
          <w:sz w:val="24"/>
          <w:szCs w:val="24"/>
        </w:rPr>
        <w:t>Introduction</w:t>
      </w:r>
    </w:p>
    <w:p w14:paraId="5FC73AFB" w14:textId="3229E394" w:rsidR="009B6126" w:rsidRPr="009B6126" w:rsidRDefault="00B56D30" w:rsidP="009B6126">
      <w:pPr>
        <w:spacing w:line="360" w:lineRule="auto"/>
        <w:jc w:val="both"/>
        <w:rPr>
          <w:rFonts w:asciiTheme="majorBidi" w:hAnsiTheme="majorBidi" w:cstheme="majorBidi"/>
          <w:sz w:val="24"/>
          <w:szCs w:val="24"/>
        </w:rPr>
      </w:pPr>
      <w:r w:rsidRPr="00B56D30">
        <w:rPr>
          <w:rFonts w:asciiTheme="majorBidi" w:hAnsiTheme="majorBidi" w:cstheme="majorBidi"/>
          <w:sz w:val="24"/>
          <w:szCs w:val="24"/>
        </w:rPr>
        <w:t xml:space="preserve">Cancer is among the most serious illnesses. For women, breast cancer is the </w:t>
      </w:r>
      <w:r>
        <w:rPr>
          <w:rFonts w:asciiTheme="majorBidi" w:hAnsiTheme="majorBidi" w:cstheme="majorBidi"/>
          <w:sz w:val="24"/>
          <w:szCs w:val="24"/>
        </w:rPr>
        <w:t>most dangerous</w:t>
      </w:r>
      <w:r w:rsidRPr="00B56D30">
        <w:rPr>
          <w:rFonts w:asciiTheme="majorBidi" w:hAnsiTheme="majorBidi" w:cstheme="majorBidi"/>
          <w:sz w:val="24"/>
          <w:szCs w:val="24"/>
        </w:rPr>
        <w:t xml:space="preserve"> form of the illness</w:t>
      </w:r>
      <w:r w:rsidR="0045298B">
        <w:rPr>
          <w:rFonts w:asciiTheme="majorBidi" w:hAnsiTheme="majorBidi" w:cstheme="majorBidi"/>
          <w:sz w:val="24"/>
          <w:szCs w:val="24"/>
        </w:rPr>
        <w:t xml:space="preserve"> </w:t>
      </w:r>
      <w:r w:rsidR="00DE328B">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09/ICITSI.2018.8696014","ISBN":"9781538656938","abstract":"Proper diagnosis of breast cancer is one of the main issues in a medical sector. The neural network could overcome the issue, but weak in determining parameter value, therefore it requires optimization. A genetic algorithm is one of the optimization methods, due to that matter, attribute parameter value of neural network will be optimized by using Genetic Algorithm to acquire the best predictor attributes. Genetic-based Neural Network algorithm has higher accuracy compared to the application of Neural Network algorithm alone. This notion is proven through the increasing rate of accuracy value for Neural Network algorithm which amounted to 96.57 % and 97.24 % for Genetic-Based Neural Network Algorithm as well as the decreasing rate of error classification of Neural Network algorithm model from 3.43 % rate to 2.86 % due to the application of Genetic-Based Neural Network Algorithm. Therefore, it can be concluded that the application of the optimization technique of Genetic Algorithm can enhance the accuracy value and decrease the error value of the Neural Network algorithm on breast cancer classification.","author":[{"dropping-particle":"","family":"Derisma","given":"","non-dropping-particle":"","parse-names":false,"suffix":""},{"dropping-particle":"","family":"Silvana","given":"Meza","non-dropping-particle":"","parse-names":false,"suffix":""},{"dropping-particle":"","family":"Imelda","given":"","non-dropping-particle":"","parse-names":false,"suffix":""}],"container-title":"2018 International Conference on Information Technology Systems and Innovation, ICITSI 2018 - Proceedings","id":"ITEM-1","issued":{"date-parts":[["2018"]]},"page":"398-403","publisher":"IEEE","title":"Optimization of Neural Network with Genetic Algorithm for Breast Cancer Classification","type":"article-journal"},"uris":["http://www.mendeley.com/documents/?uuid=42dde0a0-f4d9-4b8d-9822-147a69b2ed12"]}],"mendeley":{"formattedCitation":"(Derisma, Silvana and Imelda, 2018)","plainTextFormattedCitation":"(Derisma, Silvana and Imelda, 2018)","previouslyFormattedCitation":"(Derisma, Silvana and Imelda, 2018)"},"properties":{"noteIndex":0},"schema":"https://github.com/citation-style-language/schema/raw/master/csl-citation.json"}</w:instrText>
      </w:r>
      <w:r w:rsidR="00DE328B">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Derisma, Silvana and Imelda, 2018)</w:t>
      </w:r>
      <w:r w:rsidR="00DE328B">
        <w:rPr>
          <w:rFonts w:asciiTheme="majorBidi" w:hAnsiTheme="majorBidi" w:cstheme="majorBidi"/>
          <w:sz w:val="24"/>
          <w:szCs w:val="24"/>
        </w:rPr>
        <w:fldChar w:fldCharType="end"/>
      </w:r>
      <w:r w:rsidRPr="00B56D30">
        <w:rPr>
          <w:rFonts w:asciiTheme="majorBidi" w:hAnsiTheme="majorBidi" w:cstheme="majorBidi"/>
          <w:sz w:val="24"/>
          <w:szCs w:val="24"/>
        </w:rPr>
        <w:t xml:space="preserve">. </w:t>
      </w:r>
      <w:r w:rsidR="003B741C" w:rsidRPr="003B741C">
        <w:rPr>
          <w:rFonts w:asciiTheme="majorBidi" w:hAnsiTheme="majorBidi" w:cstheme="majorBidi"/>
          <w:sz w:val="24"/>
          <w:szCs w:val="24"/>
        </w:rPr>
        <w:t>Pathological diagnosis is the most reliable approach for regulating and improving the disease's survival rate. When it comes to diagnosis, conventional approaches may rely on the specialists' own experiences, and the outcomes may be subjective.</w:t>
      </w:r>
      <w:r w:rsidR="003B741C">
        <w:rPr>
          <w:rFonts w:asciiTheme="majorBidi" w:hAnsiTheme="majorBidi" w:cstheme="majorBidi"/>
          <w:sz w:val="24"/>
          <w:szCs w:val="24"/>
        </w:rPr>
        <w:t xml:space="preserve"> </w:t>
      </w:r>
      <w:r w:rsidR="0014456A" w:rsidRPr="0014456A">
        <w:rPr>
          <w:rFonts w:asciiTheme="majorBidi" w:hAnsiTheme="majorBidi" w:cstheme="majorBidi"/>
          <w:sz w:val="24"/>
          <w:szCs w:val="24"/>
        </w:rPr>
        <w:t>If cancer cells are found early enough, they may be attacked and prevented from spreading. A rapid diagnosis necessitates an accurate and steady diagnostic strategy that allows the physician to differentiate between benign and malignant breast tumours without the need for a surgical biopsy. Every minute, at least one new incidence of breast cancer is diagnosed in a woman somewhere in the globe, and the illness claims the lives of at least one individual</w:t>
      </w:r>
      <w:r w:rsidR="0045298B">
        <w:rPr>
          <w:rFonts w:asciiTheme="majorBidi" w:hAnsiTheme="majorBidi" w:cstheme="majorBidi"/>
          <w:sz w:val="24"/>
          <w:szCs w:val="24"/>
        </w:rPr>
        <w:t xml:space="preserve"> </w:t>
      </w:r>
      <w:r w:rsidR="0014456A" w:rsidRPr="0014456A">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4419/ijet.v7i4.20.22115","abstract":"The primary identification and prediction of type of the cancer ought to develop a compulsion in cancer study, in order to assist and supervise the patients. The significance of classifying cancer patients into high or low risk clusters needs commanded many investigation teams, from the biomedical and the bioinformatics area, to learn and analyze the application of machine learning (ML) approaches. Logistic Regression method and Multi-classifiers has been proposed to predict the breast cancer. To produce deep predictions in a new environment on the breast cancer data. This paper explores the different data mining approaches using Classification which can be applied on Breast Cancer data to build deep predictions. Besides this, this study predicts the best Model yielding high performance by evaluating dataset on various classifiers. In this paper Breast cancer dataset is collected from the UCI machine learning repository has 569 instances with 31 attributes. Data set is pre-processed first and fed to various classifiers like Simple Logistic-regression method, IBK, K-star, Multi-Layer Perceptron (MLP), Random Forest, Decision table, Decision Trees (DT), PART, Multi-Class Classifiers and REP Tree.  10-fold cross validation is applied, training is performed so that new Models are developed and tested. The results obtained are evaluated on various parameters like Accuracy, RMSE Error, Sensitivity, Specificity, F-Measure, ROC Curve Area and Kappa statistic and time taken to build the model. Result analysis reveals that among all the classifiers Simple Logistic Regression yields the deep predictions and obtains the best model yielding high and accurate results followed by other methods IBK: Nearest Neighbor Classifier, K-Star: instance-based Classifier, MLP- Neural network. Other Methods obtained less accuracy in comparison with Logistic regression method.  ","author":[{"dropping-particle":"","family":"Sultana","given":"Jabeen","non-dropping-particle":"","parse-names":false,"suffix":""},{"dropping-particle":"","family":"Khader Jilani","given":"Abdul","non-dropping-particle":"","parse-names":false,"suffix":""},{"dropping-particle":"","family":".","given":".","non-dropping-particle":"","parse-names":false,"suffix":""}],"container-title":"International Journal of Engineering &amp; Technology","id":"ITEM-1","issue":"4.20","issued":{"date-parts":[["2018"]]},"page":"22","title":"Predicting Breast Cancer Using Logistic Regression and Multi-Class Classifiers","type":"article-journal","volume":"7"},"uris":["http://www.mendeley.com/documents/?uuid=b8b0ba80-ac1b-45dc-9d6b-faf2821ca4a4"]}],"mendeley":{"formattedCitation":"(Sultana, Khader Jilani and ., 2018)","plainTextFormattedCitation":"(Sultana, Khader Jilani and ., 2018)","previouslyFormattedCitation":"(Sultana, Khader Jilani and ., 2018)"},"properties":{"noteIndex":0},"schema":"https://github.com/citation-style-language/schema/raw/master/csl-citation.json"}</w:instrText>
      </w:r>
      <w:r w:rsidR="0014456A" w:rsidRPr="0014456A">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Sultana, Khader Jilani and ., 2018)</w:t>
      </w:r>
      <w:r w:rsidR="0014456A" w:rsidRPr="0014456A">
        <w:rPr>
          <w:rFonts w:asciiTheme="majorBidi" w:hAnsiTheme="majorBidi" w:cstheme="majorBidi"/>
          <w:sz w:val="24"/>
          <w:szCs w:val="24"/>
        </w:rPr>
        <w:fldChar w:fldCharType="end"/>
      </w:r>
      <w:r w:rsidRPr="00B56D30">
        <w:rPr>
          <w:rFonts w:asciiTheme="majorBidi" w:hAnsiTheme="majorBidi" w:cstheme="majorBidi"/>
          <w:sz w:val="24"/>
          <w:szCs w:val="24"/>
        </w:rPr>
        <w:t>. In recent years, computer diagnostic tools and artificial intelligence methods have evolved</w:t>
      </w:r>
      <w:r w:rsidR="0045298B">
        <w:rPr>
          <w:rFonts w:asciiTheme="majorBidi" w:hAnsiTheme="majorBidi" w:cstheme="majorBidi"/>
          <w:sz w:val="24"/>
          <w:szCs w:val="24"/>
        </w:rPr>
        <w:t xml:space="preserve"> </w:t>
      </w:r>
      <w:r w:rsidR="00DE328B">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86/s12859-019-2771-z","ISSN":"14712105","PMID":"31182028","abstract":"Background: It is of great clinical significance to develop an accurate computer aided system to accurately diagnose the breast cancer. In this study, an enhanced machine learning framework is established to diagnose the breast cancer. The core of this framework is to adopt fruit fly optimization algorithm (FOA) enhanced by Levy flight (LF) strategy (LFOA) to optimize two key parameters of support vector machine (SVM) and build LFOA-based SVM (LFOA-SVM) for diagnosing the breast cancer. The high-level features abstracted from the volunteers are utilized to diagnose the breast cancer for the first time. Results: In order to verify the effectiveness of the proposed method, 10-fold cross-validation method is used to make comparison among the proposed method, FOA-SVM (model based on original FOA), PSO-SVM (model based on original particle swarm optimization), GA-SVM (model based on genetic algorithm), random forest, back propagation neural network and SVM. The main novelty of LFOA-SVM lies in the combination of FOA with LF strategy that enhances the quality for FOA, thus improving the convergence rate of the FOA optimization process as well as the probability of escaping from local optimal solution. Conclusions: The experimental results demonstrate that the proposed LFOA-SVM method can beat other counterparts in terms of various performance metrics. It can very well distinguish malignant breast cancer from benign ones and assist the doctor with clinical diagnosis.","author":[{"dropping-particle":"","family":"Huang","given":"Hui","non-dropping-particle":"","parse-names":false,"suffix":""},{"dropping-particle":"","family":"Feng","given":"Xi'an","non-dropping-particle":"","parse-names":false,"suffix":""},{"dropping-particle":"","family":"Zhou","given":"Suying","non-dropping-particle":"","parse-names":false,"suffix":""},{"dropping-particle":"","family":"Jiang","given":"Jionghui","non-dropping-particle":"","parse-names":false,"suffix":""},{"dropping-particle":"","family":"Chen","given":"Huiling","non-dropping-particle":"","parse-names":false,"suffix":""},{"dropping-particle":"","family":"Li","given":"Yuping","non-dropping-particle":"","parse-names":false,"suffix":""},{"dropping-particle":"","family":"Li","given":"Chengye","non-dropping-particle":"","parse-names":false,"suffix":""}],"container-title":"BMC Bioinformatics","id":"ITEM-1","issue":"Suppl 8","issued":{"date-parts":[["2019"]]},"page":"1-14","title":"A new fruit fly optimization algorithm enhanced support vector machine for diagnosis of breast cancer based on high-level features","type":"article-journal","volume":"20"},"uris":["http://www.mendeley.com/documents/?uuid=1dc57bec-2402-4285-8cba-59dae5f75681"]}],"mendeley":{"formattedCitation":"(Huang &lt;i&gt;et al.&lt;/i&gt;, 2019)","plainTextFormattedCitation":"(Huang et al., 2019)","previouslyFormattedCitation":"(Huang &lt;i&gt;et al.&lt;/i&gt;, 2019)"},"properties":{"noteIndex":0},"schema":"https://github.com/citation-style-language/schema/raw/master/csl-citation.json"}</w:instrText>
      </w:r>
      <w:r w:rsidR="00DE328B">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 xml:space="preserve">(Huang </w:t>
      </w:r>
      <w:r w:rsidR="0012166F" w:rsidRPr="0012166F">
        <w:rPr>
          <w:rFonts w:asciiTheme="majorBidi" w:hAnsiTheme="majorBidi" w:cstheme="majorBidi"/>
          <w:i/>
          <w:noProof/>
          <w:sz w:val="24"/>
          <w:szCs w:val="24"/>
        </w:rPr>
        <w:t>et al.</w:t>
      </w:r>
      <w:r w:rsidR="0012166F" w:rsidRPr="0012166F">
        <w:rPr>
          <w:rFonts w:asciiTheme="majorBidi" w:hAnsiTheme="majorBidi" w:cstheme="majorBidi"/>
          <w:noProof/>
          <w:sz w:val="24"/>
          <w:szCs w:val="24"/>
        </w:rPr>
        <w:t>, 2019)</w:t>
      </w:r>
      <w:r w:rsidR="00DE328B">
        <w:rPr>
          <w:rFonts w:asciiTheme="majorBidi" w:hAnsiTheme="majorBidi" w:cstheme="majorBidi"/>
          <w:sz w:val="24"/>
          <w:szCs w:val="24"/>
        </w:rPr>
        <w:fldChar w:fldCharType="end"/>
      </w:r>
      <w:r w:rsidRPr="00B56D30">
        <w:rPr>
          <w:rFonts w:asciiTheme="majorBidi" w:hAnsiTheme="majorBidi" w:cstheme="majorBidi"/>
          <w:sz w:val="24"/>
          <w:szCs w:val="24"/>
        </w:rPr>
        <w:t>.</w:t>
      </w:r>
      <w:r w:rsidR="0014456A">
        <w:rPr>
          <w:rFonts w:asciiTheme="majorBidi" w:hAnsiTheme="majorBidi" w:cstheme="majorBidi"/>
          <w:sz w:val="24"/>
          <w:szCs w:val="24"/>
        </w:rPr>
        <w:t xml:space="preserve"> </w:t>
      </w:r>
      <w:r w:rsidR="0014456A" w:rsidRPr="0014456A">
        <w:rPr>
          <w:rFonts w:asciiTheme="majorBidi" w:hAnsiTheme="majorBidi" w:cstheme="majorBidi"/>
          <w:sz w:val="24"/>
          <w:szCs w:val="24"/>
        </w:rPr>
        <w:lastRenderedPageBreak/>
        <w:t xml:space="preserve">This diagnosis has been categorised using several methods, including the Decision Tree technique, the KNN algorithm, the </w:t>
      </w:r>
      <w:r w:rsidR="00FB5F7C">
        <w:rPr>
          <w:rFonts w:asciiTheme="majorBidi" w:hAnsiTheme="majorBidi" w:cstheme="majorBidi"/>
          <w:sz w:val="24"/>
          <w:szCs w:val="24"/>
        </w:rPr>
        <w:t>L</w:t>
      </w:r>
      <w:r w:rsidR="0014456A" w:rsidRPr="0014456A">
        <w:rPr>
          <w:rFonts w:asciiTheme="majorBidi" w:hAnsiTheme="majorBidi" w:cstheme="majorBidi"/>
          <w:sz w:val="24"/>
          <w:szCs w:val="24"/>
        </w:rPr>
        <w:t xml:space="preserve">ogistic </w:t>
      </w:r>
      <w:r w:rsidR="00FB5F7C">
        <w:rPr>
          <w:rFonts w:asciiTheme="majorBidi" w:hAnsiTheme="majorBidi" w:cstheme="majorBidi"/>
          <w:sz w:val="24"/>
          <w:szCs w:val="24"/>
        </w:rPr>
        <w:t>R</w:t>
      </w:r>
      <w:r w:rsidR="0014456A" w:rsidRPr="0014456A">
        <w:rPr>
          <w:rFonts w:asciiTheme="majorBidi" w:hAnsiTheme="majorBidi" w:cstheme="majorBidi"/>
          <w:sz w:val="24"/>
          <w:szCs w:val="24"/>
        </w:rPr>
        <w:t>egression algorithm, the ANN algorithm, etc</w:t>
      </w:r>
      <w:r w:rsidR="0045298B">
        <w:rPr>
          <w:rFonts w:asciiTheme="majorBidi" w:hAnsiTheme="majorBidi" w:cstheme="majorBidi"/>
          <w:sz w:val="24"/>
          <w:szCs w:val="24"/>
        </w:rPr>
        <w:t xml:space="preserve">., </w:t>
      </w:r>
      <w:r w:rsidR="0014456A" w:rsidRPr="0014456A">
        <w:rPr>
          <w:rFonts w:asciiTheme="majorBidi" w:hAnsiTheme="majorBidi" w:cstheme="majorBidi"/>
          <w:sz w:val="24"/>
          <w:szCs w:val="24"/>
        </w:rPr>
        <w:fldChar w:fldCharType="begin" w:fldLock="1"/>
      </w:r>
      <w:r w:rsidR="0014456A" w:rsidRPr="0014456A">
        <w:rPr>
          <w:rFonts w:asciiTheme="majorBidi" w:hAnsiTheme="majorBidi" w:cstheme="majorBidi"/>
          <w:sz w:val="24"/>
          <w:szCs w:val="24"/>
        </w:rPr>
        <w:instrText>ADDIN CSL_CITATION {"citationItems":[{"id":"ITEM-1","itemData":{"DOI":"10.1109/ICRIS.2018.00049","ISBN":"9781538665800","abstract":"If machine learning can automatically identify cancer cells, it will provide considerable benefits to the medical system. The process of automation is likely to improve the efficiency of the detection process, and it may also provide higher detection accuracy by removing the internal subjective human factors in the process. Starting from the measurement data of biopsy cells in women with abnormal breast masses, logistic regression algorithm is applied to study the efficiency of machine learning for cancer detection. In this paper, the Logistic Regression algorithm of Sklearn machine learning library is used to classify the data sets of breast cancer (diagnosis). The classification results show that when the two features of maximum texture and maximum perimeter are selected, the classification accuracy is 96.5%, which is improved compared with the previous methods.","author":[{"dropping-particle":"","family":"Liu","given":"Lei","non-dropping-particle":"","parse-names":false,"suffix":""}],"container-title":"Proceedings - 2018 International Conference on Robots and Intelligent System, ICRIS 2018","id":"ITEM-1","issued":{"date-parts":[["2018"]]},"page":"157-160","title":"Research on logistic regression algorithm of breast cancer diagnose data by machine learning","type":"article-journal"},"uris":["http://www.mendeley.com/documents/?uuid=702946dc-89f3-4c6e-b22e-cd32e91661d0"]}],"mendeley":{"formattedCitation":"(Liu, 2018)","plainTextFormattedCitation":"(Liu, 2018)","previouslyFormattedCitation":"(Liu, 2018)"},"properties":{"noteIndex":0},"schema":"https://github.com/citation-style-language/schema/raw/master/csl-citation.json"}</w:instrText>
      </w:r>
      <w:r w:rsidR="0014456A" w:rsidRPr="0014456A">
        <w:rPr>
          <w:rFonts w:asciiTheme="majorBidi" w:hAnsiTheme="majorBidi" w:cstheme="majorBidi"/>
          <w:sz w:val="24"/>
          <w:szCs w:val="24"/>
        </w:rPr>
        <w:fldChar w:fldCharType="separate"/>
      </w:r>
      <w:r w:rsidR="0014456A" w:rsidRPr="0014456A">
        <w:rPr>
          <w:rFonts w:asciiTheme="majorBidi" w:hAnsiTheme="majorBidi" w:cstheme="majorBidi"/>
          <w:noProof/>
          <w:sz w:val="24"/>
          <w:szCs w:val="24"/>
        </w:rPr>
        <w:t>(Liu, 2018)</w:t>
      </w:r>
      <w:r w:rsidR="0014456A" w:rsidRPr="0014456A">
        <w:rPr>
          <w:rFonts w:asciiTheme="majorBidi" w:hAnsiTheme="majorBidi" w:cstheme="majorBidi"/>
          <w:sz w:val="24"/>
          <w:szCs w:val="24"/>
        </w:rPr>
        <w:fldChar w:fldCharType="end"/>
      </w:r>
      <w:r w:rsidR="0014456A" w:rsidRPr="0014456A">
        <w:rPr>
          <w:rFonts w:asciiTheme="majorBidi" w:hAnsiTheme="majorBidi" w:cstheme="majorBidi"/>
          <w:sz w:val="24"/>
          <w:szCs w:val="24"/>
        </w:rPr>
        <w:t>. Total detection accuracy depends on three factors: high-quality technologies, the performance of an experienced physician, and the interpretation and use of a multidisciplinary approach for detecting breast cancer by many disciplines. Consequently, data mining and artificial intelligence must continue to make contributions</w:t>
      </w:r>
      <w:r w:rsidR="0045298B">
        <w:rPr>
          <w:rFonts w:asciiTheme="majorBidi" w:hAnsiTheme="majorBidi" w:cstheme="majorBidi"/>
          <w:sz w:val="24"/>
          <w:szCs w:val="24"/>
        </w:rPr>
        <w:t xml:space="preserve"> </w:t>
      </w:r>
      <w:r w:rsidR="0014456A" w:rsidRPr="0014456A">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09/ICITSI.2018.8696014","ISBN":"9781538656938","abstract":"Proper diagnosis of breast cancer is one of the main issues in a medical sector. The neural network could overcome the issue, but weak in determining parameter value, therefore it requires optimization. A genetic algorithm is one of the optimization methods, due to that matter, attribute parameter value of neural network will be optimized by using Genetic Algorithm to acquire the best predictor attributes. Genetic-based Neural Network algorithm has higher accuracy compared to the application of Neural Network algorithm alone. This notion is proven through the increasing rate of accuracy value for Neural Network algorithm which amounted to 96.57 % and 97.24 % for Genetic-Based Neural Network Algorithm as well as the decreasing rate of error classification of Neural Network algorithm model from 3.43 % rate to 2.86 % due to the application of Genetic-Based Neural Network Algorithm. Therefore, it can be concluded that the application of the optimization technique of Genetic Algorithm can enhance the accuracy value and decrease the error value of the Neural Network algorithm on breast cancer classification.","author":[{"dropping-particle":"","family":"Derisma","given":"","non-dropping-particle":"","parse-names":false,"suffix":""},{"dropping-particle":"","family":"Silvana","given":"Meza","non-dropping-particle":"","parse-names":false,"suffix":""},{"dropping-particle":"","family":"Imelda","given":"","non-dropping-particle":"","parse-names":false,"suffix":""}],"container-title":"2018 International Conference on Information Technology Systems and Innovation, ICITSI 2018 - Proceedings","id":"ITEM-1","issued":{"date-parts":[["2018"]]},"page":"398-403","publisher":"IEEE","title":"Optimization of Neural Network with Genetic Algorithm for Breast Cancer Classification","type":"article-journal"},"uris":["http://www.mendeley.com/documents/?uuid=42dde0a0-f4d9-4b8d-9822-147a69b2ed12"]}],"mendeley":{"formattedCitation":"(Derisma, Silvana and Imelda, 2018)","plainTextFormattedCitation":"(Derisma, Silvana and Imelda, 2018)","previouslyFormattedCitation":"(Derisma, Silvana and Imelda, 2018)"},"properties":{"noteIndex":0},"schema":"https://github.com/citation-style-language/schema/raw/master/csl-citation.json"}</w:instrText>
      </w:r>
      <w:r w:rsidR="0014456A" w:rsidRPr="0014456A">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Derisma, Silvana and Imelda, 2018)</w:t>
      </w:r>
      <w:r w:rsidR="0014456A" w:rsidRPr="0014456A">
        <w:rPr>
          <w:rFonts w:asciiTheme="majorBidi" w:hAnsiTheme="majorBidi" w:cstheme="majorBidi"/>
          <w:sz w:val="24"/>
          <w:szCs w:val="24"/>
        </w:rPr>
        <w:fldChar w:fldCharType="end"/>
      </w:r>
      <w:r w:rsidR="0014456A" w:rsidRPr="0014456A">
        <w:rPr>
          <w:rFonts w:asciiTheme="majorBidi" w:hAnsiTheme="majorBidi" w:cstheme="majorBidi"/>
          <w:sz w:val="24"/>
          <w:szCs w:val="24"/>
        </w:rPr>
        <w:t>.</w:t>
      </w:r>
      <w:r w:rsidR="0014456A">
        <w:rPr>
          <w:rFonts w:asciiTheme="majorBidi" w:hAnsiTheme="majorBidi" w:cstheme="majorBidi"/>
          <w:sz w:val="24"/>
          <w:szCs w:val="24"/>
        </w:rPr>
        <w:t xml:space="preserve"> </w:t>
      </w:r>
      <w:r w:rsidR="009B6126">
        <w:rPr>
          <w:rFonts w:asciiTheme="majorBidi" w:hAnsiTheme="majorBidi" w:cstheme="majorBidi"/>
          <w:sz w:val="24"/>
          <w:szCs w:val="24"/>
        </w:rPr>
        <w:t xml:space="preserve"> </w:t>
      </w:r>
      <w:r w:rsidR="00EA1E84" w:rsidRPr="00EA1E84">
        <w:rPr>
          <w:rFonts w:asciiTheme="majorBidi" w:hAnsiTheme="majorBidi" w:cstheme="majorBidi"/>
          <w:sz w:val="24"/>
          <w:szCs w:val="24"/>
        </w:rPr>
        <w:t>Evolutionary algorithms are a common name for nature-inspired algorithms. It accomplishes its mission by screening through a population and eliminating undesirables. Alternatively, healthy members may be able to bear the situation until a better solution is identified</w:t>
      </w:r>
      <w:r w:rsidR="009B6126">
        <w:rPr>
          <w:rFonts w:asciiTheme="majorBidi" w:hAnsiTheme="majorBidi" w:cstheme="majorBidi"/>
          <w:sz w:val="24"/>
          <w:szCs w:val="24"/>
        </w:rPr>
        <w:t xml:space="preserve"> </w:t>
      </w:r>
      <w:r w:rsidR="009B6126">
        <w:rPr>
          <w:rFonts w:asciiTheme="majorBidi" w:hAnsiTheme="majorBidi" w:cstheme="majorBidi"/>
          <w:sz w:val="24"/>
          <w:szCs w:val="24"/>
        </w:rPr>
        <w:fldChar w:fldCharType="begin" w:fldLock="1"/>
      </w:r>
      <w:r w:rsidR="009B6126">
        <w:rPr>
          <w:rFonts w:asciiTheme="majorBidi" w:hAnsiTheme="majorBidi" w:cstheme="majorBidi"/>
          <w:sz w:val="24"/>
          <w:szCs w:val="24"/>
        </w:rPr>
        <w:instrText>ADDIN CSL_CITATION {"citationItems":[{"id":"ITEM-1","itemData":{"DOI":"10.1109/ICRITO.2018.8748502","ISBN":"9781538646922","abstract":"Breast cancer has proven to be a serious disease caused in women according to medical science. This study focuses on prediction of breast cancer in three different datasets, namely: Wisconsin breast cancer (WBC), Wisconsin Diagnosis Breast Cancer (WDBC) and Wisconsin Prognosis Breast Cancer (WPBC) datasets. The comparative study has been done between evolutionary algorithms and machine learning algorithms. Evolutionary algorithms include Particle Swam Optimization (CPSO) and Genetic Algorithm for Neural Network (GANN) whereas machine learning algorithms include KNN and C4.5 for predicting the breast cancer. The results are obtained after performing the experiment on different algorithms on the basis of their accuracy and standard deviation which may help people in medical science for better prediction of their disease and hence enabling appropriate treatment.","author":[{"dropping-particle":"","family":"Sethi","given":"Anubha","non-dropping-particle":"","parse-names":false,"suffix":""}],"container-title":"2018 7th International Conference on Reliability, Infocom Technologies and Optimization: Trends and Future Directions, ICRITO 2018","id":"ITEM-1","issued":{"date-parts":[["2018"]]},"page":"252-255","publisher":"IEEE","title":"Analogizing of Evolutionary and Machine Learning Algorithms for Prognosis of Breast Cancer","type":"article-journal"},"uris":["http://www.mendeley.com/documents/?uuid=58e0b734-7188-454a-a7bd-551ccf9c2c02"]}],"mendeley":{"formattedCitation":"(Sethi, 2018)","plainTextFormattedCitation":"(Sethi, 2018)","previouslyFormattedCitation":"(Sethi, 2018)"},"properties":{"noteIndex":0},"schema":"https://github.com/citation-style-language/schema/raw/master/csl-citation.json"}</w:instrText>
      </w:r>
      <w:r w:rsidR="009B6126">
        <w:rPr>
          <w:rFonts w:asciiTheme="majorBidi" w:hAnsiTheme="majorBidi" w:cstheme="majorBidi"/>
          <w:sz w:val="24"/>
          <w:szCs w:val="24"/>
        </w:rPr>
        <w:fldChar w:fldCharType="separate"/>
      </w:r>
      <w:r w:rsidR="009B6126" w:rsidRPr="009B6126">
        <w:rPr>
          <w:rFonts w:asciiTheme="majorBidi" w:hAnsiTheme="majorBidi" w:cstheme="majorBidi"/>
          <w:noProof/>
          <w:sz w:val="24"/>
          <w:szCs w:val="24"/>
        </w:rPr>
        <w:t>(Sethi, 2018)</w:t>
      </w:r>
      <w:r w:rsidR="009B6126">
        <w:rPr>
          <w:rFonts w:asciiTheme="majorBidi" w:hAnsiTheme="majorBidi" w:cstheme="majorBidi"/>
          <w:sz w:val="24"/>
          <w:szCs w:val="24"/>
        </w:rPr>
        <w:fldChar w:fldCharType="end"/>
      </w:r>
      <w:r w:rsidR="009B6126" w:rsidRPr="009B6126">
        <w:rPr>
          <w:rFonts w:asciiTheme="majorBidi" w:hAnsiTheme="majorBidi" w:cstheme="majorBidi"/>
          <w:sz w:val="24"/>
          <w:szCs w:val="24"/>
        </w:rPr>
        <w:t>.</w:t>
      </w:r>
    </w:p>
    <w:p w14:paraId="69AA497A" w14:textId="35B64AE4" w:rsidR="009B6126" w:rsidRDefault="00EA1E84" w:rsidP="00982744">
      <w:pPr>
        <w:spacing w:line="360" w:lineRule="auto"/>
        <w:jc w:val="both"/>
        <w:rPr>
          <w:rFonts w:asciiTheme="majorBidi" w:hAnsiTheme="majorBidi" w:cstheme="majorBidi"/>
          <w:sz w:val="24"/>
          <w:szCs w:val="24"/>
        </w:rPr>
      </w:pPr>
      <w:r w:rsidRPr="00EA1E84">
        <w:rPr>
          <w:rFonts w:asciiTheme="majorBidi" w:hAnsiTheme="majorBidi" w:cstheme="majorBidi"/>
          <w:sz w:val="24"/>
          <w:szCs w:val="24"/>
        </w:rPr>
        <w:t xml:space="preserve">The study of building computer algorithms that can recover data is known as machine learning. It is an application of artificial intelligence that can learn and develop independently via experience </w:t>
      </w:r>
      <w:r w:rsidR="009B6126">
        <w:rPr>
          <w:rFonts w:asciiTheme="majorBidi" w:hAnsiTheme="majorBidi" w:cstheme="majorBidi"/>
          <w:sz w:val="24"/>
          <w:szCs w:val="24"/>
        </w:rPr>
        <w:fldChar w:fldCharType="begin" w:fldLock="1"/>
      </w:r>
      <w:r w:rsidR="008830DF">
        <w:rPr>
          <w:rFonts w:asciiTheme="majorBidi" w:hAnsiTheme="majorBidi" w:cstheme="majorBidi"/>
          <w:sz w:val="24"/>
          <w:szCs w:val="24"/>
        </w:rPr>
        <w:instrText>ADDIN CSL_CITATION {"citationItems":[{"id":"ITEM-1","itemData":{"DOI":"10.1109/ICRITO.2018.8748502","ISBN":"9781538646922","abstract":"Breast cancer has proven to be a serious disease caused in women according to medical science. This study focuses on prediction of breast cancer in three different datasets, namely: Wisconsin breast cancer (WBC), Wisconsin Diagnosis Breast Cancer (WDBC) and Wisconsin Prognosis Breast Cancer (WPBC) datasets. The comparative study has been done between evolutionary algorithms and machine learning algorithms. Evolutionary algorithms include Particle Swam Optimization (CPSO) and Genetic Algorithm for Neural Network (GANN) whereas machine learning algorithms include KNN and C4.5 for predicting the breast cancer. The results are obtained after performing the experiment on different algorithms on the basis of their accuracy and standard deviation which may help people in medical science for better prediction of their disease and hence enabling appropriate treatment.","author":[{"dropping-particle":"","family":"Sethi","given":"Anubha","non-dropping-particle":"","parse-names":false,"suffix":""}],"container-title":"2018 7th International Conference on Reliability, Infocom Technologies and Optimization: Trends and Future Directions, ICRITO 2018","id":"ITEM-1","issued":{"date-parts":[["2018"]]},"page":"252-255","publisher":"IEEE","title":"Analogizing of Evolutionary and Machine Learning Algorithms for Prognosis of Breast Cancer","type":"article-journal"},"uris":["http://www.mendeley.com/documents/?uuid=58e0b734-7188-454a-a7bd-551ccf9c2c02"]}],"mendeley":{"formattedCitation":"(Sethi, 2018)","plainTextFormattedCitation":"(Sethi, 2018)","previouslyFormattedCitation":"(Sethi, 2018)"},"properties":{"noteIndex":0},"schema":"https://github.com/citation-style-language/schema/raw/master/csl-citation.json"}</w:instrText>
      </w:r>
      <w:r w:rsidR="009B6126">
        <w:rPr>
          <w:rFonts w:asciiTheme="majorBidi" w:hAnsiTheme="majorBidi" w:cstheme="majorBidi"/>
          <w:sz w:val="24"/>
          <w:szCs w:val="24"/>
        </w:rPr>
        <w:fldChar w:fldCharType="separate"/>
      </w:r>
      <w:r w:rsidR="009B6126" w:rsidRPr="009B6126">
        <w:rPr>
          <w:rFonts w:asciiTheme="majorBidi" w:hAnsiTheme="majorBidi" w:cstheme="majorBidi"/>
          <w:noProof/>
          <w:sz w:val="24"/>
          <w:szCs w:val="24"/>
        </w:rPr>
        <w:t>(Sethi, 2018)</w:t>
      </w:r>
      <w:r w:rsidR="009B6126">
        <w:rPr>
          <w:rFonts w:asciiTheme="majorBidi" w:hAnsiTheme="majorBidi" w:cstheme="majorBidi"/>
          <w:sz w:val="24"/>
          <w:szCs w:val="24"/>
        </w:rPr>
        <w:fldChar w:fldCharType="end"/>
      </w:r>
      <w:r w:rsidR="009B6126" w:rsidRPr="009B6126">
        <w:rPr>
          <w:rFonts w:asciiTheme="majorBidi" w:hAnsiTheme="majorBidi" w:cstheme="majorBidi"/>
          <w:sz w:val="24"/>
          <w:szCs w:val="24"/>
        </w:rPr>
        <w:t>.</w:t>
      </w:r>
    </w:p>
    <w:p w14:paraId="2BEA2D4F" w14:textId="5A9F9886" w:rsidR="0045298B" w:rsidRDefault="004B2A01" w:rsidP="000F1CB3">
      <w:pPr>
        <w:spacing w:line="360" w:lineRule="auto"/>
        <w:jc w:val="center"/>
        <w:rPr>
          <w:rFonts w:asciiTheme="majorBidi" w:hAnsiTheme="majorBidi" w:cstheme="majorBidi"/>
          <w:sz w:val="24"/>
          <w:szCs w:val="24"/>
        </w:rPr>
      </w:pPr>
      <w:r>
        <w:rPr>
          <w:rFonts w:asciiTheme="majorBidi" w:hAnsiTheme="majorBidi" w:cstheme="majorBidi"/>
          <w:sz w:val="24"/>
          <w:szCs w:val="24"/>
        </w:rPr>
        <w:t>2.</w:t>
      </w:r>
      <w:r w:rsidR="0014456A" w:rsidRPr="00803894">
        <w:rPr>
          <w:rFonts w:asciiTheme="majorBidi" w:hAnsiTheme="majorBidi" w:cstheme="majorBidi"/>
          <w:sz w:val="24"/>
          <w:szCs w:val="24"/>
        </w:rPr>
        <w:t>Problem statement</w:t>
      </w:r>
    </w:p>
    <w:p w14:paraId="6B56F4DD" w14:textId="56982507" w:rsidR="00803894" w:rsidRPr="00803894" w:rsidRDefault="00EA1E84" w:rsidP="00FB5F7C">
      <w:pPr>
        <w:spacing w:line="360" w:lineRule="auto"/>
        <w:jc w:val="both"/>
        <w:rPr>
          <w:rFonts w:asciiTheme="majorBidi" w:hAnsiTheme="majorBidi" w:cstheme="majorBidi"/>
          <w:sz w:val="24"/>
          <w:szCs w:val="24"/>
        </w:rPr>
      </w:pPr>
      <w:r w:rsidRPr="00EA1E84">
        <w:rPr>
          <w:rFonts w:asciiTheme="majorBidi" w:hAnsiTheme="majorBidi" w:cstheme="majorBidi"/>
          <w:sz w:val="24"/>
          <w:szCs w:val="24"/>
        </w:rPr>
        <w:t>Breast cancers are among the most prevalent</w:t>
      </w:r>
      <w:r w:rsidR="00DB132C" w:rsidRPr="00DB132C">
        <w:rPr>
          <w:rFonts w:asciiTheme="majorBidi" w:hAnsiTheme="majorBidi" w:cstheme="majorBidi"/>
          <w:sz w:val="24"/>
          <w:szCs w:val="24"/>
        </w:rPr>
        <w:t xml:space="preserve">. Assuming an early diagnosis, there is a fair likelihood of survival for at least five years. According to data, the death rate from this illness has increased </w:t>
      </w:r>
      <w:r w:rsidR="00DB132C" w:rsidRPr="00DB132C">
        <w:rPr>
          <w:rFonts w:asciiTheme="majorBidi" w:hAnsiTheme="majorBidi" w:cstheme="majorBidi"/>
          <w:sz w:val="24"/>
          <w:szCs w:val="24"/>
        </w:rPr>
        <w:t>considerably over the last few decades. In terms of treatment, early diagnosis is essential. In addition to medications, then, a Data Science solution is necessary to address the issue of death. This research aims to predict whether a tumour will be malignant or benign, as well as to uncover general patterns that may be utilised to drive model selection and hyper parameter selection. The breast cancer dataset is utilised to improve the accuracy of a logistic regression model, and then a genetic algorithm is employed to optimise it.</w:t>
      </w:r>
    </w:p>
    <w:p w14:paraId="71B86F68" w14:textId="40107E87" w:rsidR="0014456A" w:rsidRDefault="004B2A01" w:rsidP="000F1CB3">
      <w:pPr>
        <w:spacing w:line="360" w:lineRule="auto"/>
        <w:jc w:val="center"/>
        <w:rPr>
          <w:rFonts w:asciiTheme="majorBidi" w:hAnsiTheme="majorBidi" w:cstheme="majorBidi"/>
          <w:sz w:val="24"/>
          <w:szCs w:val="24"/>
        </w:rPr>
      </w:pPr>
      <w:r>
        <w:rPr>
          <w:rFonts w:asciiTheme="majorBidi" w:hAnsiTheme="majorBidi" w:cstheme="majorBidi"/>
          <w:sz w:val="24"/>
          <w:szCs w:val="24"/>
        </w:rPr>
        <w:t>3.</w:t>
      </w:r>
      <w:r w:rsidR="0014456A">
        <w:rPr>
          <w:rFonts w:asciiTheme="majorBidi" w:hAnsiTheme="majorBidi" w:cstheme="majorBidi"/>
          <w:sz w:val="24"/>
          <w:szCs w:val="24"/>
        </w:rPr>
        <w:t>Aim</w:t>
      </w:r>
    </w:p>
    <w:p w14:paraId="10EFC8C2" w14:textId="38BDD4EC" w:rsidR="00A146CE" w:rsidRDefault="00EA1E84" w:rsidP="0014456A">
      <w:pPr>
        <w:spacing w:line="360" w:lineRule="auto"/>
        <w:jc w:val="both"/>
        <w:rPr>
          <w:rFonts w:asciiTheme="majorBidi" w:hAnsiTheme="majorBidi" w:cstheme="majorBidi"/>
          <w:sz w:val="24"/>
          <w:szCs w:val="24"/>
        </w:rPr>
      </w:pPr>
      <w:r w:rsidRPr="00EA1E84">
        <w:rPr>
          <w:rFonts w:asciiTheme="majorBidi" w:hAnsiTheme="majorBidi" w:cstheme="majorBidi"/>
          <w:sz w:val="24"/>
          <w:szCs w:val="24"/>
        </w:rPr>
        <w:t>The objective of this study was to evaluate the performance of the Logistic Regression approach and enhance it using a Genetic Algorithm trained on Breast Cancer datasets</w:t>
      </w:r>
      <w:r w:rsidR="00A146CE">
        <w:rPr>
          <w:rFonts w:asciiTheme="majorBidi" w:hAnsiTheme="majorBidi" w:cstheme="majorBidi"/>
          <w:sz w:val="24"/>
          <w:szCs w:val="24"/>
        </w:rPr>
        <w:t xml:space="preserve">. </w:t>
      </w:r>
    </w:p>
    <w:p w14:paraId="047968BF" w14:textId="58A2DE9D" w:rsidR="0014456A" w:rsidRDefault="004B2A01" w:rsidP="000F1CB3">
      <w:pPr>
        <w:spacing w:line="360" w:lineRule="auto"/>
        <w:jc w:val="center"/>
        <w:rPr>
          <w:rFonts w:asciiTheme="majorBidi" w:hAnsiTheme="majorBidi" w:cstheme="majorBidi"/>
          <w:sz w:val="24"/>
          <w:szCs w:val="24"/>
        </w:rPr>
      </w:pPr>
      <w:r>
        <w:rPr>
          <w:rFonts w:asciiTheme="majorBidi" w:hAnsiTheme="majorBidi" w:cstheme="majorBidi"/>
          <w:sz w:val="24"/>
          <w:szCs w:val="24"/>
        </w:rPr>
        <w:t>4.</w:t>
      </w:r>
      <w:r w:rsidR="0014456A">
        <w:rPr>
          <w:rFonts w:asciiTheme="majorBidi" w:hAnsiTheme="majorBidi" w:cstheme="majorBidi"/>
          <w:sz w:val="24"/>
          <w:szCs w:val="24"/>
        </w:rPr>
        <w:t>Objectives</w:t>
      </w:r>
    </w:p>
    <w:p w14:paraId="0468DE49" w14:textId="77777777" w:rsidR="00A146CE" w:rsidRPr="00A146CE" w:rsidRDefault="00A146CE" w:rsidP="00A146CE">
      <w:pPr>
        <w:spacing w:line="360" w:lineRule="auto"/>
        <w:jc w:val="both"/>
        <w:rPr>
          <w:rFonts w:asciiTheme="majorBidi" w:hAnsiTheme="majorBidi" w:cstheme="majorBidi"/>
          <w:sz w:val="24"/>
          <w:szCs w:val="24"/>
        </w:rPr>
      </w:pPr>
      <w:r w:rsidRPr="00A146CE">
        <w:rPr>
          <w:rFonts w:asciiTheme="majorBidi" w:hAnsiTheme="majorBidi" w:cstheme="majorBidi"/>
          <w:sz w:val="24"/>
          <w:szCs w:val="24"/>
        </w:rPr>
        <w:t>The objectives of the study are as follows:</w:t>
      </w:r>
    </w:p>
    <w:p w14:paraId="14B76D18" w14:textId="06E5C6FD" w:rsidR="00A146CE" w:rsidRDefault="00AB4BB8" w:rsidP="00AB4BB8">
      <w:pPr>
        <w:pStyle w:val="ListParagraph"/>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Prediction accuracy of breast cancer based on Logistic Regression Algorithm</w:t>
      </w:r>
    </w:p>
    <w:p w14:paraId="7BCFE41E" w14:textId="671FBB29" w:rsidR="00AB4BB8" w:rsidRPr="0045298B" w:rsidRDefault="00AB4BB8" w:rsidP="0045298B">
      <w:pPr>
        <w:pStyle w:val="ListParagraph"/>
        <w:numPr>
          <w:ilvl w:val="0"/>
          <w:numId w:val="1"/>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Optimize and improve accuracy </w:t>
      </w:r>
      <w:r w:rsidR="0045298B">
        <w:rPr>
          <w:rFonts w:asciiTheme="majorBidi" w:hAnsiTheme="majorBidi" w:cstheme="majorBidi"/>
          <w:sz w:val="24"/>
          <w:szCs w:val="24"/>
        </w:rPr>
        <w:t>of LR</w:t>
      </w:r>
      <w:r>
        <w:rPr>
          <w:rFonts w:asciiTheme="majorBidi" w:hAnsiTheme="majorBidi" w:cstheme="majorBidi"/>
          <w:sz w:val="24"/>
          <w:szCs w:val="24"/>
        </w:rPr>
        <w:t xml:space="preserve"> with Genetic Algorithm</w:t>
      </w:r>
    </w:p>
    <w:p w14:paraId="4F1A6B3B" w14:textId="551834CC" w:rsidR="0014456A" w:rsidRDefault="004B2A01" w:rsidP="000F1CB3">
      <w:pPr>
        <w:spacing w:line="360" w:lineRule="auto"/>
        <w:jc w:val="center"/>
        <w:rPr>
          <w:rFonts w:asciiTheme="majorBidi" w:hAnsiTheme="majorBidi" w:cstheme="majorBidi"/>
          <w:sz w:val="24"/>
          <w:szCs w:val="24"/>
        </w:rPr>
      </w:pPr>
      <w:r>
        <w:rPr>
          <w:rFonts w:asciiTheme="majorBidi" w:hAnsiTheme="majorBidi" w:cstheme="majorBidi"/>
          <w:sz w:val="24"/>
          <w:szCs w:val="24"/>
        </w:rPr>
        <w:t>5.</w:t>
      </w:r>
      <w:r w:rsidR="0014456A">
        <w:rPr>
          <w:rFonts w:asciiTheme="majorBidi" w:hAnsiTheme="majorBidi" w:cstheme="majorBidi"/>
          <w:sz w:val="24"/>
          <w:szCs w:val="24"/>
        </w:rPr>
        <w:t>Literature review</w:t>
      </w:r>
    </w:p>
    <w:p w14:paraId="6303AE71" w14:textId="6C2D5B24" w:rsidR="00F3434A" w:rsidRDefault="00E65ED7" w:rsidP="00DC79EA">
      <w:pPr>
        <w:spacing w:line="360" w:lineRule="auto"/>
        <w:jc w:val="both"/>
        <w:rPr>
          <w:rFonts w:asciiTheme="majorBidi" w:hAnsiTheme="majorBidi" w:cstheme="majorBidi"/>
          <w:sz w:val="24"/>
          <w:szCs w:val="24"/>
        </w:rPr>
      </w:pPr>
      <w:r w:rsidRPr="00E65ED7">
        <w:rPr>
          <w:rFonts w:asciiTheme="majorBidi" w:hAnsiTheme="majorBidi" w:cstheme="majorBidi"/>
          <w:sz w:val="24"/>
          <w:szCs w:val="24"/>
        </w:rPr>
        <w:t xml:space="preserve">A genetic algorithm utilises n chromosomes to generate a new population. After that, the fitness of each chromosome </w:t>
      </w:r>
      <w:r w:rsidRPr="00E65ED7">
        <w:rPr>
          <w:rFonts w:asciiTheme="majorBidi" w:hAnsiTheme="majorBidi" w:cstheme="majorBidi"/>
          <w:sz w:val="24"/>
          <w:szCs w:val="24"/>
        </w:rPr>
        <w:lastRenderedPageBreak/>
        <w:t>is examined. By choosing new chromosomes, crossing two chromosomes, and modifying the chromosomal organisation, a new population may be generated</w:t>
      </w:r>
      <w:r w:rsidR="00F3434A" w:rsidRPr="00F3434A">
        <w:rPr>
          <w:rFonts w:asciiTheme="majorBidi" w:hAnsiTheme="majorBidi" w:cstheme="majorBidi"/>
          <w:sz w:val="24"/>
          <w:szCs w:val="24"/>
        </w:rPr>
        <w:t xml:space="preserve"> (with a chance of doing so) </w:t>
      </w:r>
      <w:r w:rsidR="00F3434A" w:rsidRPr="00F3434A">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515/ceer-2017-0034","ISSN":"2080-5187","abstract":"Municipalities are responsible for solid waste collectiont for environmental, social and economic purposes. Practices of municipalities should be effective and efficient, with the objectives of reducing the total incurred costs in the solid waste collection network concurrently achieving the highest service level. This study aims at finding the best routes of solid waste collection network in Nablus city-Palestine. More specifically, the study seeks the optimal route that minimizes the total travelled distance by the trucks and hence the resulted costs. The current situation is evaluated and the problem is modelled as a Vehicle Routing Problem (VRP). The VRP is then optimized via a genetic algorithm. Specifically, compared to the current situation, the trucks total travelled distance was reduced by 66%, whereas the collection time was reduced from 7 hours per truck-trip to 2.3 hours. The findings of this study is useful for all municipality policy makers that are responsible for solid waste collection.","author":[{"dropping-particle":"","family":"Assaf","given":"Ramiz","non-dropping-particle":"","parse-names":false,"suffix":""},{"dropping-particle":"","family":"Saleh","given":"Yahya","non-dropping-particle":"","parse-names":false,"suffix":""}],"container-title":"Civil and Environmental Engineering Reports","id":"ITEM-1","issue":"3","issued":{"date-parts":[["2017"]]},"page":"43-57","title":"Vehicle-Routing Optimization for Municipal Solid Waste Collection Using Genetic Algorithm: The Case of Southern Nablus City","type":"article-journal","volume":"26"},"uris":["http://www.mendeley.com/documents/?uuid=9815185e-c3c0-4576-8a7f-14eeed43caf5"]}],"mendeley":{"formattedCitation":"(Assaf and Saleh, 2017)","plainTextFormattedCitation":"(Assaf and Saleh, 2017)","previouslyFormattedCitation":"(Assaf and Saleh, 2017)"},"properties":{"noteIndex":0},"schema":"https://github.com/citation-style-language/schema/raw/master/csl-citation.json"}</w:instrText>
      </w:r>
      <w:r w:rsidR="00F3434A" w:rsidRPr="00F3434A">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Assaf and Saleh, 2017)</w:t>
      </w:r>
      <w:r w:rsidR="00F3434A" w:rsidRPr="00F3434A">
        <w:rPr>
          <w:rFonts w:asciiTheme="majorBidi" w:hAnsiTheme="majorBidi" w:cstheme="majorBidi"/>
          <w:sz w:val="24"/>
          <w:szCs w:val="24"/>
        </w:rPr>
        <w:fldChar w:fldCharType="end"/>
      </w:r>
      <w:r w:rsidR="00F3434A" w:rsidRPr="00F3434A">
        <w:rPr>
          <w:rFonts w:asciiTheme="majorBidi" w:hAnsiTheme="majorBidi" w:cstheme="majorBidi"/>
          <w:sz w:val="24"/>
          <w:szCs w:val="24"/>
        </w:rPr>
        <w:t>.</w:t>
      </w:r>
      <w:r w:rsidR="00DC79EA" w:rsidRPr="00DC79EA">
        <w:rPr>
          <w:rFonts w:asciiTheme="majorBidi" w:hAnsiTheme="majorBidi" w:cstheme="majorBidi"/>
          <w:sz w:val="24"/>
          <w:szCs w:val="24"/>
        </w:rPr>
        <w:t xml:space="preserve"> GA is an important tool in the pursuit of the optimal solution set for a given design. </w:t>
      </w:r>
      <w:r w:rsidR="00F3434A" w:rsidRPr="00F3434A">
        <w:rPr>
          <w:rFonts w:asciiTheme="majorBidi" w:hAnsiTheme="majorBidi" w:cstheme="majorBidi"/>
          <w:sz w:val="24"/>
          <w:szCs w:val="24"/>
        </w:rPr>
        <w:t xml:space="preserve"> </w:t>
      </w:r>
      <w:r w:rsidR="00DC79EA">
        <w:rPr>
          <w:rFonts w:asciiTheme="majorBidi" w:hAnsiTheme="majorBidi" w:cstheme="majorBidi"/>
          <w:sz w:val="24"/>
          <w:szCs w:val="24"/>
        </w:rPr>
        <w:t>T</w:t>
      </w:r>
      <w:r w:rsidR="00F3434A" w:rsidRPr="00F3434A">
        <w:rPr>
          <w:rFonts w:asciiTheme="majorBidi" w:hAnsiTheme="majorBidi" w:cstheme="majorBidi"/>
          <w:sz w:val="24"/>
          <w:szCs w:val="24"/>
        </w:rPr>
        <w:t>he genetic algorithm</w:t>
      </w:r>
      <w:r w:rsidR="004D136C">
        <w:rPr>
          <w:rFonts w:asciiTheme="majorBidi" w:hAnsiTheme="majorBidi" w:cstheme="majorBidi"/>
          <w:sz w:val="24"/>
          <w:szCs w:val="24"/>
        </w:rPr>
        <w:t xml:space="preserve"> </w:t>
      </w:r>
      <w:r w:rsidR="00F3434A" w:rsidRPr="00F3434A">
        <w:rPr>
          <w:rFonts w:asciiTheme="majorBidi" w:hAnsiTheme="majorBidi" w:cstheme="majorBidi"/>
          <w:sz w:val="24"/>
          <w:szCs w:val="24"/>
        </w:rPr>
        <w:t>flowchart of the procedure is shown below.</w:t>
      </w:r>
    </w:p>
    <w:p w14:paraId="5391DBD6" w14:textId="3CB2B80D" w:rsidR="00F3434A" w:rsidRDefault="00122CB8" w:rsidP="00122CB8">
      <w:pPr>
        <w:spacing w:line="360" w:lineRule="auto"/>
        <w:jc w:val="center"/>
        <w:rPr>
          <w:rFonts w:asciiTheme="majorBidi" w:hAnsiTheme="majorBidi" w:cstheme="majorBidi"/>
          <w:sz w:val="24"/>
          <w:szCs w:val="24"/>
        </w:rPr>
      </w:pPr>
      <w:r>
        <w:rPr>
          <w:noProof/>
        </w:rPr>
        <w:drawing>
          <wp:inline distT="0" distB="0" distL="0" distR="0" wp14:anchorId="23035696" wp14:editId="6CA10A76">
            <wp:extent cx="1968500" cy="476885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68500" cy="4768850"/>
                    </a:xfrm>
                    <a:prstGeom prst="rect">
                      <a:avLst/>
                    </a:prstGeom>
                    <a:noFill/>
                    <a:ln>
                      <a:noFill/>
                    </a:ln>
                  </pic:spPr>
                </pic:pic>
              </a:graphicData>
            </a:graphic>
          </wp:inline>
        </w:drawing>
      </w:r>
    </w:p>
    <w:p w14:paraId="1BED7E83" w14:textId="1C13F5B0" w:rsidR="00BC20CE" w:rsidRDefault="00BC20CE" w:rsidP="0014456A">
      <w:pPr>
        <w:spacing w:line="360" w:lineRule="auto"/>
        <w:jc w:val="both"/>
        <w:rPr>
          <w:rFonts w:asciiTheme="majorBidi" w:hAnsiTheme="majorBidi" w:cstheme="majorBidi"/>
          <w:sz w:val="24"/>
          <w:szCs w:val="24"/>
        </w:rPr>
      </w:pPr>
      <w:r w:rsidRPr="00BC20CE">
        <w:rPr>
          <w:rFonts w:asciiTheme="majorBidi" w:hAnsiTheme="majorBidi" w:cstheme="majorBidi"/>
          <w:sz w:val="24"/>
          <w:szCs w:val="24"/>
        </w:rPr>
        <w:t>This section discusses machine learning and evolutionary methodologies in relation to breast cancer classification.</w:t>
      </w:r>
    </w:p>
    <w:p w14:paraId="2D9F2CC1" w14:textId="0069D58C" w:rsidR="0045298B" w:rsidRDefault="008830DF" w:rsidP="0014456A">
      <w:pPr>
        <w:spacing w:line="360" w:lineRule="auto"/>
        <w:jc w:val="both"/>
        <w:rPr>
          <w:rFonts w:asciiTheme="majorBidi" w:hAnsiTheme="majorBidi" w:cstheme="majorBidi"/>
          <w:sz w:val="24"/>
          <w:szCs w:val="24"/>
        </w:rPr>
      </w:pPr>
      <w:r w:rsidRPr="008830DF">
        <w:rPr>
          <w:rFonts w:asciiTheme="majorBidi" w:hAnsiTheme="majorBidi" w:cstheme="majorBidi"/>
          <w:sz w:val="24"/>
          <w:szCs w:val="24"/>
        </w:rPr>
        <w:t xml:space="preserve">According to recent study, machine learning algorithms may be utilised to solve the problem of breast cancer detection. In the first test, it was shown that, with correct configuration, the three most popular evolutionary algorithms may achieve identical performance. In the second experiment, we examined how combining multiple techniques to feature selection may improve accuracy. Their last experiment revealed a way for automatically building the machine learning classifier. Because hyperparameters constitute a problem for machine learning algorithms, the GP technique was developed to address this issue. From </w:t>
      </w:r>
      <w:proofErr w:type="gramStart"/>
      <w:r w:rsidRPr="008830DF">
        <w:rPr>
          <w:rFonts w:asciiTheme="majorBidi" w:hAnsiTheme="majorBidi" w:cstheme="majorBidi"/>
          <w:sz w:val="24"/>
          <w:szCs w:val="24"/>
        </w:rPr>
        <w:t>a number of</w:t>
      </w:r>
      <w:proofErr w:type="gramEnd"/>
      <w:r w:rsidRPr="008830DF">
        <w:rPr>
          <w:rFonts w:asciiTheme="majorBidi" w:hAnsiTheme="majorBidi" w:cstheme="majorBidi"/>
          <w:sz w:val="24"/>
          <w:szCs w:val="24"/>
        </w:rPr>
        <w:t xml:space="preserve"> conceivable setups, appropriate algorithms were chosen based on the algorithm they gave. Using the proposed strategy, which examined an ensemble of strategies using an extensive machine learning methodology, it took much longer to get relevant results. Consequently, the proposed model seems to be a perfect match for both the control parameter setup and the automated breast cancer detection of machine learning algorithm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55/2019/4253641","ISSN":"20402309","PMID":"31814951","abstract":"There have been several empirical studies addressing breast cancer using machine learning and soft computing techniques. Many claim that their algorithms are faster, easier, or more accurate than others are. This study is based on genetic programming and machine learning algorithms that aim to construct a system to accurately differentiate between benign and malignant breast tumors. The aim of this study was to optimize the learning algorithm. In this context, we applied the genetic programming technique to select the best features and perfect parameter values of the machine learning classifiers. The performance of the proposed method was based on sensitivity, specificity, precision, accuracy, and the roc curves. The present study proves that genetic programming can automatically find the best model by combining feature preprocessing methods and classifier algorithms.","author":[{"dropping-particle":"","family":"Dhahri","given":"Habib","non-dropping-particle":"","parse-names":false,"suffix":""},{"dropping-particle":"","family":"Maghayreh","given":"Eslam","non-dropping-particle":"Al","parse-names":false,"suffix":""},{"dropping-particle":"","family":"Mahmood","given":"Awais","non-dropping-particle":"","parse-names":false,"suffix":""},{"dropping-particle":"","family":"Elkilani","given":"Wail","non-dropping-particle":"","parse-names":false,"suffix":""},{"dropping-particle":"","family":"Faisal Nagi","given":"Mohammed","non-dropping-particle":"","parse-names":false,"suffix":""}],"container-title":"Journal of Healthcare Engineering","id":"ITEM-1","issued":{"date-parts":[["2019"]]},"title":"Automated Breast Cancer Diagnosis Based on Machine Learning Algorithms","type":"article-journal","volume":"2019"},"uris":["http://www.mendeley.com/documents/?uuid=b8b885d7-6588-4405-a155-070bddd3463b"]}],"mendeley":{"formattedCitation":"(Dhahri &lt;i&gt;et al.&lt;/i&gt;, 2019)","plainTextFormattedCitation":"(Dhahri et al., 2019)","previouslyFormattedCitation":"(Dhahri &lt;i&gt;et al.&lt;/i&gt;, 2019)"},"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 xml:space="preserve">(Dhahri </w:t>
      </w:r>
      <w:r w:rsidR="0012166F" w:rsidRPr="0012166F">
        <w:rPr>
          <w:rFonts w:asciiTheme="majorBidi" w:hAnsiTheme="majorBidi" w:cstheme="majorBidi"/>
          <w:i/>
          <w:noProof/>
          <w:sz w:val="24"/>
          <w:szCs w:val="24"/>
        </w:rPr>
        <w:t>et al.</w:t>
      </w:r>
      <w:r w:rsidR="0012166F" w:rsidRPr="0012166F">
        <w:rPr>
          <w:rFonts w:asciiTheme="majorBidi" w:hAnsiTheme="majorBidi" w:cstheme="majorBidi"/>
          <w:noProof/>
          <w:sz w:val="24"/>
          <w:szCs w:val="24"/>
        </w:rPr>
        <w:t>, 2019)</w:t>
      </w:r>
      <w:r>
        <w:rPr>
          <w:rFonts w:asciiTheme="majorBidi" w:hAnsiTheme="majorBidi" w:cstheme="majorBidi"/>
          <w:sz w:val="24"/>
          <w:szCs w:val="24"/>
        </w:rPr>
        <w:fldChar w:fldCharType="end"/>
      </w:r>
      <w:r w:rsidRPr="008830DF">
        <w:rPr>
          <w:rFonts w:asciiTheme="majorBidi" w:hAnsiTheme="majorBidi" w:cstheme="majorBidi"/>
          <w:sz w:val="24"/>
          <w:szCs w:val="24"/>
        </w:rPr>
        <w:t>.</w:t>
      </w:r>
    </w:p>
    <w:p w14:paraId="5C6A019A" w14:textId="467CC8E0" w:rsidR="00BC20CE" w:rsidRDefault="00BC20CE" w:rsidP="0014456A">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 another work,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09/ICESC48915.2020.9155783","ISBN":"9781728141084","abstract":"Breast Cancer is one of the most severe diseases that is faced by women leading nowhere other than increased death rates in society and it is considered to be one of the most intense disease in the history of medical science. Looking at the number of deaths caused by Breast cancer, it is considered to be a major threat but today's advancement in medical science has the capability to cure such threat completely if detected at its early stages without causing any harm to the patient. The major challenge arise during the detection of cancer and differentiating between the diagnosis that affirms whether the patient has a benign or malignant type of cancer. Machine Learning Algorithms like K-Nearest Neighbors, Support Vector Machine (SVM) and Artificial Neural Network (ANN) helps us solve this problem by achieving results with high precision and accuracy. The following paper helps in diagnosis of breast cancer using Logistic Regression (LR), K-Nearest Neighbors (KNN) and Ensemble Learning with Principal Component Analysis (PCA) and a comparative study is also made with other papers on the basis of accuracy. The models used here are trained and tested on Wisconsin breast cancer diagnosis data set which is taken from UCI machine learning repository. Pre processing of data was performed followed by feature extraction of data set using Principal Component Analysis (PCA). Various Machine Learning techniques were proposed in the paper which helped us achieve an accuracy of 98.60% using K-Nearest Neighbors, 97.90 using Logistic Regression and 99.30% using Ensemble Learning.","author":[{"dropping-particle":"","family":"Murtirawat","given":"Ram","non-dropping-particle":"","parse-names":false,"suffix":""},{"dropping-particle":"","family":"Panchal","given":"Shivam","non-dropping-particle":"","parse-names":false,"suffix":""},{"dropping-particle":"","family":"Singh","given":"Vivek Kumar","non-dropping-particle":"","parse-names":false,"suffix":""},{"dropping-particle":"","family":"Panchal","given":"Yash","non-dropping-particle":"","parse-names":false,"suffix":""}],"container-title":"Proceedings of the International Conference on Electronics and Sustainable Communication Systems, ICESC 2020","id":"ITEM-1","issue":"Icesc","issued":{"date-parts":[["2020"]]},"page":"534-540","title":"Breast Cancer Detection Using K-Nearest Neighbors, Logistic Regression and Ensemble Learning","type":"article-journal"},"uris":["http://www.mendeley.com/documents/?uuid=354295c2-87a8-41c5-b400-aa7f423350be"]}],"mendeley":{"formattedCitation":"(Murtirawat &lt;i&gt;et al.&lt;/i&gt;, 2020)","plainTextFormattedCitation":"(Murtirawat et al., 2020)","previouslyFormattedCitation":"(Murtirawat &lt;i&gt;et al.&lt;/i&gt;, 2020)"},"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 xml:space="preserve">(Murtirawat </w:t>
      </w:r>
      <w:r w:rsidR="0012166F" w:rsidRPr="0012166F">
        <w:rPr>
          <w:rFonts w:asciiTheme="majorBidi" w:hAnsiTheme="majorBidi" w:cstheme="majorBidi"/>
          <w:i/>
          <w:noProof/>
          <w:sz w:val="24"/>
          <w:szCs w:val="24"/>
        </w:rPr>
        <w:t>et al.</w:t>
      </w:r>
      <w:r w:rsidR="0012166F" w:rsidRPr="0012166F">
        <w:rPr>
          <w:rFonts w:asciiTheme="majorBidi" w:hAnsiTheme="majorBidi" w:cstheme="majorBidi"/>
          <w:noProof/>
          <w:sz w:val="24"/>
          <w:szCs w:val="24"/>
        </w:rPr>
        <w:t>, 2020)</w:t>
      </w:r>
      <w:r>
        <w:rPr>
          <w:rFonts w:asciiTheme="majorBidi" w:hAnsiTheme="majorBidi" w:cstheme="majorBidi"/>
          <w:sz w:val="24"/>
          <w:szCs w:val="24"/>
        </w:rPr>
        <w:fldChar w:fldCharType="end"/>
      </w:r>
      <w:r w:rsidR="008806C6">
        <w:rPr>
          <w:rFonts w:asciiTheme="majorBidi" w:hAnsiTheme="majorBidi" w:cstheme="majorBidi"/>
          <w:sz w:val="24"/>
          <w:szCs w:val="24"/>
        </w:rPr>
        <w:t>, t</w:t>
      </w:r>
      <w:r w:rsidRPr="00BC20CE">
        <w:rPr>
          <w:rFonts w:asciiTheme="majorBidi" w:hAnsiTheme="majorBidi" w:cstheme="majorBidi"/>
          <w:sz w:val="24"/>
          <w:szCs w:val="24"/>
        </w:rPr>
        <w:t xml:space="preserve">he repository for machine learning at UCI was used to train and validate models utilising Wisconsin breast cancer diagnostic data. Before extracting features </w:t>
      </w:r>
      <w:r w:rsidRPr="00BC20CE">
        <w:rPr>
          <w:rFonts w:asciiTheme="majorBidi" w:hAnsiTheme="majorBidi" w:cstheme="majorBidi"/>
          <w:sz w:val="24"/>
          <w:szCs w:val="24"/>
        </w:rPr>
        <w:lastRenderedPageBreak/>
        <w:t xml:space="preserve">using Principal Component Analysis (PCA), data were </w:t>
      </w:r>
      <w:r w:rsidR="008806C6" w:rsidRPr="00BC20CE">
        <w:rPr>
          <w:rFonts w:asciiTheme="majorBidi" w:hAnsiTheme="majorBidi" w:cstheme="majorBidi"/>
          <w:sz w:val="24"/>
          <w:szCs w:val="24"/>
        </w:rPr>
        <w:t>pre-processed</w:t>
      </w:r>
      <w:r w:rsidRPr="00BC20CE">
        <w:rPr>
          <w:rFonts w:asciiTheme="majorBidi" w:hAnsiTheme="majorBidi" w:cstheme="majorBidi"/>
          <w:sz w:val="24"/>
          <w:szCs w:val="24"/>
        </w:rPr>
        <w:t xml:space="preserve"> (PCA). K-Nearest </w:t>
      </w:r>
      <w:r w:rsidR="008806C6" w:rsidRPr="00BC20CE">
        <w:rPr>
          <w:rFonts w:asciiTheme="majorBidi" w:hAnsiTheme="majorBidi" w:cstheme="majorBidi"/>
          <w:sz w:val="24"/>
          <w:szCs w:val="24"/>
        </w:rPr>
        <w:t>Neighbours</w:t>
      </w:r>
      <w:r w:rsidRPr="00BC20CE">
        <w:rPr>
          <w:rFonts w:asciiTheme="majorBidi" w:hAnsiTheme="majorBidi" w:cstheme="majorBidi"/>
          <w:sz w:val="24"/>
          <w:szCs w:val="24"/>
        </w:rPr>
        <w:t xml:space="preserve"> (98.60 percent), Logistic Regression (97.90 percent), and Ensemble Learning (99.30 percent) were some of the Machine Learning algorithms recommended in the research, with an accuracy of 98.60 percent, 97.90 percent, and 99.30 percent, respectively.</w:t>
      </w:r>
    </w:p>
    <w:p w14:paraId="38B450E9" w14:textId="70F8F303" w:rsidR="008806C6" w:rsidRDefault="004D0B07" w:rsidP="0014456A">
      <w:pPr>
        <w:spacing w:line="360" w:lineRule="auto"/>
        <w:jc w:val="both"/>
        <w:rPr>
          <w:rFonts w:asciiTheme="majorBidi" w:hAnsiTheme="majorBidi" w:cstheme="majorBidi"/>
          <w:sz w:val="24"/>
          <w:szCs w:val="24"/>
        </w:rPr>
      </w:pPr>
      <w:r w:rsidRPr="004D0B07">
        <w:rPr>
          <w:rFonts w:asciiTheme="majorBidi" w:hAnsiTheme="majorBidi" w:cstheme="majorBidi"/>
          <w:sz w:val="24"/>
          <w:szCs w:val="24"/>
        </w:rPr>
        <w:t>They developed an ensemble model with a 97.07</w:t>
      </w:r>
      <w:r w:rsidR="00E65ED7">
        <w:rPr>
          <w:rFonts w:asciiTheme="majorBidi" w:hAnsiTheme="majorBidi" w:cstheme="majorBidi"/>
          <w:sz w:val="24"/>
          <w:szCs w:val="24"/>
        </w:rPr>
        <w:t>%</w:t>
      </w:r>
      <w:r w:rsidRPr="004D0B07">
        <w:rPr>
          <w:rFonts w:asciiTheme="majorBidi" w:hAnsiTheme="majorBidi" w:cstheme="majorBidi"/>
          <w:sz w:val="24"/>
          <w:szCs w:val="24"/>
        </w:rPr>
        <w:t xml:space="preserve"> accuracy rate by using a variety of well-established techniques. </w:t>
      </w:r>
      <w:r w:rsidR="00E65ED7" w:rsidRPr="00E65ED7">
        <w:rPr>
          <w:rFonts w:asciiTheme="majorBidi" w:hAnsiTheme="majorBidi" w:cstheme="majorBidi"/>
          <w:sz w:val="24"/>
          <w:szCs w:val="24"/>
        </w:rPr>
        <w:t>It was a comparison of numerous machine learning algorithms and an assessment of the time complexity of all the strategies used in this paper; their successful work led to a 96 percent accuracy in breast cancer cell identificatio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5120/ijca2016910595","abstract":"Breast cancer is one of the second leading causes of cancerdeath in women. Despite the fact that cancer is preventable and curable in primary stages, the huge number of patients are diagnosed with cancer very late. Conventional methods of detecting and diagnosing cancer mainly depend on skilled physicians, with the help of medical imaging, to detect certain symptoms that usually appear in the later stages of cancer [1]. The objective of this paper is to find the smallest subset of features that can ensure highly accurate classification of breast cancer as either benign or malignant. Then a comparative study on different cancer classification approaches viz. Naïve Bayes, Support Vector Machine and Ensemble classifiers is conducted where the time complexity of each of the classifier is also measured. Here, Naïve Bayes classifier is concluded as the best classifier with lowest time complexity as compared to the other two classifiers.","author":[{"dropping-particle":"","family":"Hazra","given":"Animesh","non-dropping-particle":"","parse-names":false,"suffix":""},{"dropping-particle":"","family":"Kumar","given":"Subrata","non-dropping-particle":"","parse-names":false,"suffix":""},{"dropping-particle":"","family":"Gupta","given":"Amit","non-dropping-particle":"","parse-names":false,"suffix":""}],"container-title":"International Journal of Computer Applications","id":"ITEM-1","issue":"2","issued":{"date-parts":[["2016"]]},"page":"39-45","title":"Study and Analysis of Breast Cancer Cell Detection using Naïve Bayes, SVM and Ensemble Algorithms","type":"article-journal","volume":"145"},"uris":["http://www.mendeley.com/documents/?uuid=6c56f9cb-ff4c-4760-a936-70117602dc90"]}],"mendeley":{"formattedCitation":"(Hazra, Kumar and Gupta, 2016)","plainTextFormattedCitation":"(Hazra, Kumar and Gupta, 2016)","previouslyFormattedCitation":"(Hazra, Kumar and Gupta, 2016)"},"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Hazra, Kumar and Gupta, 2016)</w:t>
      </w:r>
      <w:r>
        <w:rPr>
          <w:rFonts w:asciiTheme="majorBidi" w:hAnsiTheme="majorBidi" w:cstheme="majorBidi"/>
          <w:sz w:val="24"/>
          <w:szCs w:val="24"/>
        </w:rPr>
        <w:fldChar w:fldCharType="end"/>
      </w:r>
      <w:r w:rsidRPr="004D0B07">
        <w:rPr>
          <w:rFonts w:asciiTheme="majorBidi" w:hAnsiTheme="majorBidi" w:cstheme="majorBidi"/>
          <w:sz w:val="24"/>
          <w:szCs w:val="24"/>
        </w:rPr>
        <w:t>.</w:t>
      </w:r>
    </w:p>
    <w:p w14:paraId="1B874DF0" w14:textId="77777777" w:rsidR="00E65ED7" w:rsidRDefault="008F1086" w:rsidP="00E65ED7">
      <w:pPr>
        <w:spacing w:line="360" w:lineRule="auto"/>
        <w:jc w:val="both"/>
        <w:rPr>
          <w:rFonts w:asciiTheme="majorBidi" w:hAnsiTheme="majorBidi" w:cstheme="majorBidi"/>
          <w:sz w:val="24"/>
          <w:szCs w:val="24"/>
        </w:rPr>
      </w:pPr>
      <w:r w:rsidRPr="008F1086">
        <w:rPr>
          <w:rFonts w:asciiTheme="majorBidi" w:hAnsiTheme="majorBidi" w:cstheme="majorBidi"/>
          <w:sz w:val="24"/>
          <w:szCs w:val="24"/>
        </w:rPr>
        <w:t xml:space="preserve">The cancer features found by Subrata </w:t>
      </w:r>
      <w:proofErr w:type="spellStart"/>
      <w:r w:rsidRPr="008F1086">
        <w:rPr>
          <w:rFonts w:asciiTheme="majorBidi" w:hAnsiTheme="majorBidi" w:cstheme="majorBidi"/>
          <w:sz w:val="24"/>
          <w:szCs w:val="24"/>
        </w:rPr>
        <w:t>kumar</w:t>
      </w:r>
      <w:proofErr w:type="spellEnd"/>
      <w:r w:rsidRPr="008F1086">
        <w:rPr>
          <w:rFonts w:asciiTheme="majorBidi" w:hAnsiTheme="majorBidi" w:cstheme="majorBidi"/>
          <w:sz w:val="24"/>
          <w:szCs w:val="24"/>
        </w:rPr>
        <w:t xml:space="preserve"> Manda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7E4339">
        <w:rPr>
          <w:rFonts w:asciiTheme="majorBidi" w:hAnsiTheme="majorBidi" w:cstheme="majorBidi"/>
          <w:sz w:val="24"/>
          <w:szCs w:val="24"/>
        </w:rPr>
        <w:instrText>ADDIN CSL_CITATION {"citationItems":[{"id":"ITEM-1","itemData":{"DOI":"10.18535/ijecs/v6i2.40","abstract":"Breast cancer is one of the second leading causes of cancer death in women. Despite the fact that cancer is preventable and curable in primary stages, the vast number of patients are diagnosed with cancer very late. Established methods of detecting and diagnosing cancer mainly depend on skilled physicians, with the help of medical imaging, to detect certain symptoms that usually appear in the later stages of cancer. The objective of this paper is to find the smallest subset of features that can guarantee highly accurate classification of breast cancer as either benign or malignant. Then a relative study on different cancer classification approaches viz. Naïve Bayes(NB), Logistic Regression(LR), Decision Tree(DT) classifiers are conducted where the time complexity of each of the classifier is also measured. Here, Logistic Regression classifier is concluded as the best classifier with the highest accuracy as compared to the other two classifiers.","author":[{"dropping-particle":"","family":"Kumar Mandal","given":"Subrata","non-dropping-particle":"","parse-names":false,"suffix":""}],"container-title":"International Journal Of Engineering And Computer Science","id":"ITEM-1","issue":"2","issued":{"date-parts":[["2017"]]},"page":"2319-7242","title":"Performance Analysis Of Data Mining Algorithms For Breast Cancer Cell Detection Using Naïve Bayes, Logistic Regression and Decision Tree","type":"article-journal","volume":"6"},"uris":["http://www.mendeley.com/documents/?uuid=ee6e342f-0257-4393-a5f3-52083c5a8ab9"]}],"mendeley":{"formattedCitation":"(Kumar Mandal, 2017)","plainTextFormattedCitation":"(Kumar Mandal, 2017)","previouslyFormattedCitation":"(Kumar Mandal, 2017)"},"properties":{"noteIndex":0},"schema":"https://github.com/citation-style-language/schema/raw/master/csl-citation.json"}</w:instrText>
      </w:r>
      <w:r>
        <w:rPr>
          <w:rFonts w:asciiTheme="majorBidi" w:hAnsiTheme="majorBidi" w:cstheme="majorBidi"/>
          <w:sz w:val="24"/>
          <w:szCs w:val="24"/>
        </w:rPr>
        <w:fldChar w:fldCharType="separate"/>
      </w:r>
      <w:r w:rsidRPr="008F1086">
        <w:rPr>
          <w:rFonts w:asciiTheme="majorBidi" w:hAnsiTheme="majorBidi" w:cstheme="majorBidi"/>
          <w:noProof/>
          <w:sz w:val="24"/>
          <w:szCs w:val="24"/>
        </w:rPr>
        <w:t>(Kumar Mandal, 2017)</w:t>
      </w:r>
      <w:r>
        <w:rPr>
          <w:rFonts w:asciiTheme="majorBidi" w:hAnsiTheme="majorBidi" w:cstheme="majorBidi"/>
          <w:sz w:val="24"/>
          <w:szCs w:val="24"/>
        </w:rPr>
        <w:fldChar w:fldCharType="end"/>
      </w:r>
      <w:r>
        <w:rPr>
          <w:rFonts w:asciiTheme="majorBidi" w:hAnsiTheme="majorBidi" w:cstheme="majorBidi"/>
          <w:sz w:val="24"/>
          <w:szCs w:val="24"/>
        </w:rPr>
        <w:t>,</w:t>
      </w:r>
      <w:r w:rsidRPr="008F1086">
        <w:rPr>
          <w:rFonts w:asciiTheme="majorBidi" w:hAnsiTheme="majorBidi" w:cstheme="majorBidi"/>
          <w:sz w:val="24"/>
          <w:szCs w:val="24"/>
        </w:rPr>
        <w:t xml:space="preserve"> accurately differentiate between malignant and benign breast cancer. </w:t>
      </w:r>
      <w:r w:rsidR="00E65ED7" w:rsidRPr="00E65ED7">
        <w:rPr>
          <w:rFonts w:asciiTheme="majorBidi" w:hAnsiTheme="majorBidi" w:cstheme="majorBidi"/>
          <w:sz w:val="24"/>
          <w:szCs w:val="24"/>
        </w:rPr>
        <w:t>The temporal complexity and accuracy of several classifiers, such as Naive Bayes, Logistic Regression, and Decision Trees, are compared. The author discovered via experimentation that Logistic Regression (LR) gave the maximum accuracy and execution time.</w:t>
      </w:r>
    </w:p>
    <w:p w14:paraId="44F5E58A" w14:textId="02C18C20" w:rsidR="008F1086" w:rsidRDefault="008F1086" w:rsidP="00E65ED7">
      <w:pPr>
        <w:spacing w:line="360" w:lineRule="auto"/>
        <w:jc w:val="both"/>
        <w:rPr>
          <w:rFonts w:asciiTheme="majorBidi" w:hAnsiTheme="majorBidi" w:cstheme="majorBidi"/>
          <w:sz w:val="24"/>
          <w:szCs w:val="24"/>
        </w:rPr>
      </w:pPr>
      <w:r w:rsidRPr="008F1086">
        <w:rPr>
          <w:rFonts w:asciiTheme="majorBidi" w:hAnsiTheme="majorBidi" w:cstheme="majorBidi"/>
          <w:sz w:val="24"/>
          <w:szCs w:val="24"/>
        </w:rPr>
        <w:t xml:space="preserve">Wang and colleagues </w:t>
      </w:r>
      <w:r w:rsidR="007E4339">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016/j.ejor.2017.12.001","ISSN":"03772217","abstract":"This research studies a support vector machine (SVM)-based ensemble learning algorithm for breast cancer diagnosis. Illness diagnosis plays a critical role in designating treatment strategies, which are highly related to patient safety. Nowadays, numerous classification models in data mining domains are adapted to breast cancer diagnosis based on patients’ historical medical records. However, the performance of each algorithm depends on various model configurations, such as input feature types and model parameters. To tackle the limitation of individual model performance, this research focuses on breast cancer diagnosis that uses an SVM-based ensemble learning algorithm to reduce the diagnosis variance and increase diagnosis accuracy. Twelve different SVMs, based on the proposed Weighted Area Under the Receiver Operating Characteristic Curve Ensemble (WAUCE) approach, are hybridized. To evaluate the performance of the proposed model, Wisconsin Breast Cancer, Wisconsin Diagnostic Breast Cancer, and the U.S. National Cancer Institute's Surveillance, Epidemiology, and End Results (SEER) program breast cancer datasets have been studied. The experimental results show that the WAUCE model achieves a higher accuracy with a significantly lower variance for breast cancer diagnosis compared to five other ensemble mechanisms and two common ensemble models, i.e., adaptive boosting and bagging classification tree. The proposed WAUCE model reduces the variance by 97.89% and increases accuracy by 33.34%, compared to the best single SVM model on the SEER dataset. In practice, the proposed methodology can be further applied to other illness diagnoses, which offers an alternative to a safer, more reliable, and more robust illness diagnosis process.","author":[{"dropping-particle":"","family":"Wang","given":"Haifeng","non-dropping-particle":"","parse-names":false,"suffix":""},{"dropping-particle":"","family":"Zheng","given":"Bichen","non-dropping-particle":"","parse-names":false,"suffix":""},{"dropping-particle":"","family":"Yoon","given":"Sang Won","non-dropping-particle":"","parse-names":false,"suffix":""},{"dropping-particle":"","family":"Ko","given":"Hoo Sang","non-dropping-particle":"","parse-names":false,"suffix":""}],"container-title":"European Journal of Operational Research","id":"ITEM-1","issue":"2","issued":{"date-parts":[["2018"]]},"page":"687-699","publisher":"Elsevier B.V.","title":"A support vector machine-based ensemble algorithm for breast cancer diagnosis","type":"article-journal","volume":"267"},"uris":["http://www.mendeley.com/documents/?uuid=f779a826-796b-4bb0-be8e-22cfdded7460"]}],"mendeley":{"formattedCitation":"(Wang &lt;i&gt;et al.&lt;/i&gt;, 2018)","plainTextFormattedCitation":"(Wang et al., 2018)","previouslyFormattedCitation":"(Wang &lt;i&gt;et al.&lt;/i&gt;, 2018)"},"properties":{"noteIndex":0},"schema":"https://github.com/citation-style-language/schema/raw/master/csl-citation.json"}</w:instrText>
      </w:r>
      <w:r w:rsidR="007E4339">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 xml:space="preserve">(Wang </w:t>
      </w:r>
      <w:r w:rsidR="0012166F" w:rsidRPr="0012166F">
        <w:rPr>
          <w:rFonts w:asciiTheme="majorBidi" w:hAnsiTheme="majorBidi" w:cstheme="majorBidi"/>
          <w:i/>
          <w:noProof/>
          <w:sz w:val="24"/>
          <w:szCs w:val="24"/>
        </w:rPr>
        <w:t>et al.</w:t>
      </w:r>
      <w:r w:rsidR="0012166F" w:rsidRPr="0012166F">
        <w:rPr>
          <w:rFonts w:asciiTheme="majorBidi" w:hAnsiTheme="majorBidi" w:cstheme="majorBidi"/>
          <w:noProof/>
          <w:sz w:val="24"/>
          <w:szCs w:val="24"/>
        </w:rPr>
        <w:t>, 2018)</w:t>
      </w:r>
      <w:r w:rsidR="007E4339">
        <w:rPr>
          <w:rFonts w:asciiTheme="majorBidi" w:hAnsiTheme="majorBidi" w:cstheme="majorBidi"/>
          <w:sz w:val="24"/>
          <w:szCs w:val="24"/>
        </w:rPr>
        <w:fldChar w:fldCharType="end"/>
      </w:r>
      <w:r w:rsidRPr="008F1086">
        <w:rPr>
          <w:rFonts w:asciiTheme="majorBidi" w:hAnsiTheme="majorBidi" w:cstheme="majorBidi"/>
          <w:sz w:val="24"/>
          <w:szCs w:val="24"/>
        </w:rPr>
        <w:t xml:space="preserve"> proposed ensemble learning using the </w:t>
      </w:r>
      <w:r w:rsidRPr="008F1086">
        <w:rPr>
          <w:rFonts w:asciiTheme="majorBidi" w:hAnsiTheme="majorBidi" w:cstheme="majorBidi"/>
          <w:sz w:val="24"/>
          <w:szCs w:val="24"/>
        </w:rPr>
        <w:t>weighted area under the receiver operating characteristic curve (ROC) to reduce diagnostic variability and increase diagnostic accuracy. In comparison to the present SVM model, their model achieved 76.4% accuracy on the balanced SEER BC dataset, with a variance reduction of 97.9% and an increase in training accuracy of 33.3%, which sufficiently 85 supports the efficacy of ensemble modelling approaches.</w:t>
      </w:r>
    </w:p>
    <w:p w14:paraId="64211A98" w14:textId="3BC1EDAA" w:rsidR="007E4339" w:rsidRDefault="003847B7" w:rsidP="003847B7">
      <w:pPr>
        <w:spacing w:line="360" w:lineRule="auto"/>
        <w:jc w:val="both"/>
        <w:rPr>
          <w:rFonts w:asciiTheme="majorBidi" w:hAnsiTheme="majorBidi" w:cstheme="majorBidi"/>
          <w:sz w:val="24"/>
          <w:szCs w:val="24"/>
        </w:rPr>
      </w:pPr>
      <w:r w:rsidRPr="003847B7">
        <w:rPr>
          <w:rFonts w:asciiTheme="majorBidi" w:hAnsiTheme="majorBidi" w:cstheme="majorBidi"/>
          <w:sz w:val="24"/>
          <w:szCs w:val="24"/>
        </w:rPr>
        <w:t xml:space="preserve">Kawashima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09/SNPD.2017.8022701","ISBN":"9781509055043","abstract":"With the number increase of biomedical literatures, biomedical relation extraction discovery from the literature represents a new challenge for researchers in recent years. Then, a system that automatically extracts the related genes to the targeted disease is required. In this paper, we explore text mining and pattern clustering for relation extraction of breast cancer and related genes. It can be considered an unsupervised method and labeled data is not necessary. We firstly extract the candidate genes related to breast cancer by checking the window distance between the appearance of genes and breast cancer in a sentence. Then, two different clustering approaches (simple clustering and K-means clustering) are applied for finding the candidate association words that indicate the relationship between breast cancer and genes. The comparison experiment demonstrates that simple clustering is superior to K-means clustering in this task.","author":[{"dropping-particle":"","family":"Kawashima","given":"Koya","non-dropping-particle":"","parse-names":false,"suffix":""},{"dropping-particle":"","family":"Bai","given":"Wenjun","non-dropping-particle":"","parse-names":false,"suffix":""},{"dropping-particle":"","family":"Quan","given":"Changqin","non-dropping-particle":"","parse-names":false,"suffix":""}],"container-title":"Proceedings - 18th IEEE/ACIS International Conference on Software Engineering, Artificial Intelligence, Networking and Parallel/Distributed Computing, SNPD 2017","id":"ITEM-1","issued":{"date-parts":[["2017"]]},"page":"59-63","title":"Text mining and pattern clustering for relation extraction of breast cancer and related genes","type":"article-journal"},"uris":["http://www.mendeley.com/documents/?uuid=c21720f0-e898-455a-b5d8-b4905d6ad168"]}],"mendeley":{"formattedCitation":"(Kawashima, Bai and Quan, 2017)","plainTextFormattedCitation":"(Kawashima, Bai and Quan, 2017)","previouslyFormattedCitation":"(Kawashima, Bai and Quan, 2017)"},"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Kawashima, Bai and Quan, 2017)</w:t>
      </w:r>
      <w:r>
        <w:rPr>
          <w:rFonts w:asciiTheme="majorBidi" w:hAnsiTheme="majorBidi" w:cstheme="majorBidi"/>
          <w:sz w:val="24"/>
          <w:szCs w:val="24"/>
        </w:rPr>
        <w:fldChar w:fldCharType="end"/>
      </w:r>
      <w:r w:rsidRPr="003847B7">
        <w:rPr>
          <w:rFonts w:asciiTheme="majorBidi" w:hAnsiTheme="majorBidi" w:cstheme="majorBidi"/>
          <w:sz w:val="24"/>
          <w:szCs w:val="24"/>
        </w:rPr>
        <w:t xml:space="preserve"> use text mining and pattern clustering to analyse their study on breast cancer and its associated genes. Due to its reliance on unsupervised learning, data labelling is not required. Breast cancer is associated with a limited number of genes, which may be narrowed down depending on their physical appearance. Using the clustering method, the link between the two is determined.</w:t>
      </w:r>
      <w:r>
        <w:rPr>
          <w:rFonts w:asciiTheme="majorBidi" w:hAnsiTheme="majorBidi" w:cstheme="majorBidi"/>
          <w:sz w:val="24"/>
          <w:szCs w:val="24"/>
        </w:rPr>
        <w:t xml:space="preserve"> </w:t>
      </w:r>
      <w:r w:rsidRPr="003847B7">
        <w:rPr>
          <w:rFonts w:asciiTheme="majorBidi" w:hAnsiTheme="majorBidi" w:cstheme="majorBidi"/>
          <w:sz w:val="24"/>
          <w:szCs w:val="24"/>
        </w:rPr>
        <w:t xml:space="preserve">In this research, clustering is proven to be superior </w:t>
      </w:r>
      <w:proofErr w:type="gramStart"/>
      <w:r w:rsidRPr="003847B7">
        <w:rPr>
          <w:rFonts w:asciiTheme="majorBidi" w:hAnsiTheme="majorBidi" w:cstheme="majorBidi"/>
          <w:sz w:val="24"/>
          <w:szCs w:val="24"/>
        </w:rPr>
        <w:t>than</w:t>
      </w:r>
      <w:proofErr w:type="gramEnd"/>
      <w:r w:rsidRPr="003847B7">
        <w:rPr>
          <w:rFonts w:asciiTheme="majorBidi" w:hAnsiTheme="majorBidi" w:cstheme="majorBidi"/>
          <w:sz w:val="24"/>
          <w:szCs w:val="24"/>
        </w:rPr>
        <w:t xml:space="preserve"> k-means.</w:t>
      </w:r>
    </w:p>
    <w:p w14:paraId="339FADE5" w14:textId="4189B7E0" w:rsidR="003847B7" w:rsidRDefault="003847B7" w:rsidP="003847B7">
      <w:pPr>
        <w:spacing w:line="360" w:lineRule="auto"/>
        <w:rPr>
          <w:rFonts w:asciiTheme="majorBidi" w:hAnsiTheme="majorBidi" w:cstheme="majorBidi"/>
          <w:sz w:val="24"/>
          <w:szCs w:val="24"/>
        </w:rPr>
      </w:pPr>
      <w:r w:rsidRPr="003847B7">
        <w:rPr>
          <w:rFonts w:asciiTheme="majorBidi" w:hAnsiTheme="majorBidi" w:cstheme="majorBidi"/>
          <w:sz w:val="24"/>
          <w:szCs w:val="24"/>
        </w:rPr>
        <w:t xml:space="preserve">They demonstrate that breast cancer is a prominent issue for women using data from Rajaguru and Prabhakar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09/CESYS.2017.8321279","ISBN":"9781509050130","abstract":"One of the prominent cancers affecting more women in this world is breast cancer. When a particular cell or specific group of cells in breast grow in an uncontrolled manner and tries to spread by multiplying, then it causes breast cancer. Such an activity often results in tumour, neoplasm or mass which may be benign or malignant. In benign cases, the abnormal growth of cells is restricted to a single group of cells. In malign cases, the abnormal growth of cells invades the tissues surrounding them and even spreads to the remote areas of the body. Artificial intelligence techniques play a vital role in contributing a lot in the advancement of treatment of breast cancer. With the advent of machine learning and soft computing techniques, a lot of reliable and robust technologies have been developed to predict and classify the risk of breast cancer. In this work, Bayesian Linear Discriminant Analysis Classifier (BLDA) is used to classify the risk of breast cancer in the patients and the results are shown in terms of classification accuracy, performance index, sensitivity and specificity. The results show that an average classification accuracy of about 83.45% is reported when Bayesian Linear Discriminant Classifier is utilized.","author":[{"dropping-particle":"","family":"Rajaguru","given":"Harikumar","non-dropping-particle":"","parse-names":false,"suffix":""},{"dropping-particle":"","family":"Kumar Prabhakar","given":"Sunil","non-dropping-particle":"","parse-names":false,"suffix":""}],"container-title":"Proceedings of the 2nd International Conference on Communication and Electronics Systems, ICCES 2017","id":"ITEM-1","issue":"Icces","issued":{"date-parts":[["2018"]]},"page":"266-269","title":"Bayesian linear discriminant analysis for breast cancer classification","type":"article-journal","volume":"2018-January"},"uris":["http://www.mendeley.com/documents/?uuid=e80cea90-a83f-4345-be73-c2d35de7d3c0"]}],"mendeley":{"formattedCitation":"(Rajaguru and Kumar Prabhakar, 2018)","plainTextFormattedCitation":"(Rajaguru and Kumar Prabhakar, 2018)","previouslyFormattedCitation":"(Rajaguru and Kumar Prabhakar, 2018)"},"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Rajaguru and Kumar Prabhakar, 2018)</w:t>
      </w:r>
      <w:r>
        <w:rPr>
          <w:rFonts w:asciiTheme="majorBidi" w:hAnsiTheme="majorBidi" w:cstheme="majorBidi"/>
          <w:sz w:val="24"/>
          <w:szCs w:val="24"/>
        </w:rPr>
        <w:fldChar w:fldCharType="end"/>
      </w:r>
      <w:r w:rsidRPr="003847B7">
        <w:rPr>
          <w:rFonts w:asciiTheme="majorBidi" w:hAnsiTheme="majorBidi" w:cstheme="majorBidi"/>
          <w:sz w:val="24"/>
          <w:szCs w:val="24"/>
        </w:rPr>
        <w:t>.</w:t>
      </w:r>
      <w:r>
        <w:rPr>
          <w:rFonts w:asciiTheme="majorBidi" w:hAnsiTheme="majorBidi" w:cstheme="majorBidi"/>
          <w:sz w:val="24"/>
          <w:szCs w:val="24"/>
        </w:rPr>
        <w:t xml:space="preserve"> </w:t>
      </w:r>
      <w:r w:rsidRPr="003847B7">
        <w:rPr>
          <w:rFonts w:asciiTheme="majorBidi" w:hAnsiTheme="majorBidi" w:cstheme="majorBidi"/>
          <w:sz w:val="24"/>
          <w:szCs w:val="24"/>
        </w:rPr>
        <w:t xml:space="preserve">As a result, tumours may be benign or malignant. There is a distinction between cancerous and noncancerous tumours. Breast cancer is a cancerous tumour that is malignant. Utilizing artificial approaches, breast cancer may be efficiently treated. In the </w:t>
      </w:r>
      <w:r w:rsidRPr="003847B7">
        <w:rPr>
          <w:rFonts w:asciiTheme="majorBidi" w:hAnsiTheme="majorBidi" w:cstheme="majorBidi"/>
          <w:sz w:val="24"/>
          <w:szCs w:val="24"/>
        </w:rPr>
        <w:lastRenderedPageBreak/>
        <w:t>realm of breast cancer prognosis, machine learning and computer technology play a crucial role. The accuracy, performance index, sensitivity, and specificity of the Bayesian classifier are used to describe the findings of this investigation. The actual population percentage is 83.45 percent.</w:t>
      </w:r>
    </w:p>
    <w:p w14:paraId="256477B1" w14:textId="698D5A26" w:rsidR="000F79C6" w:rsidRDefault="00345B9E" w:rsidP="0014456A">
      <w:pPr>
        <w:spacing w:line="360" w:lineRule="auto"/>
        <w:jc w:val="both"/>
        <w:rPr>
          <w:rFonts w:asciiTheme="majorBidi" w:hAnsiTheme="majorBidi" w:cstheme="majorBidi"/>
          <w:sz w:val="24"/>
          <w:szCs w:val="24"/>
        </w:rPr>
      </w:pPr>
      <w:r w:rsidRPr="00345B9E">
        <w:rPr>
          <w:rFonts w:asciiTheme="majorBidi" w:hAnsiTheme="majorBidi" w:cstheme="majorBidi"/>
          <w:sz w:val="24"/>
          <w:szCs w:val="24"/>
        </w:rPr>
        <w:t xml:space="preserve">The study of </w:t>
      </w:r>
      <w:proofErr w:type="spellStart"/>
      <w:r w:rsidRPr="00345B9E">
        <w:rPr>
          <w:rFonts w:asciiTheme="majorBidi" w:hAnsiTheme="majorBidi" w:cstheme="majorBidi"/>
          <w:sz w:val="24"/>
          <w:szCs w:val="24"/>
        </w:rPr>
        <w:t>Zarbakhsh</w:t>
      </w:r>
      <w:proofErr w:type="spellEnd"/>
      <w:r w:rsidRPr="00345B9E">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09/CICN.2017.11","ISBN":"9781509050017","author":[{"dropping-particle":"","family":"Koyuncu","given":"Baki","non-dropping-particle":"","parse-names":false,"suffix":""},{"dropping-particle":"","family":"Tomar","given":"Geetam","non-dropping-particle":"","parse-names":false,"suffix":""},{"dropping-particle":"","family":"Final International University","given":"","non-dropping-particle":"","parse-names":false,"suffix":""},{"dropping-particle":"","family":"MIR Labs","given":"","non-dropping-particle":"","parse-names":false,"suffix":""},{"dropping-particle":"","family":"Institute of Electrical and Electronics Engineers. Turkey Section","given":"","non-dropping-particle":"","parse-names":false,"suffix":""},{"dropping-particle":"","family":"IEEE Computer Society","given":"","non-dropping-particle":"","parse-names":false,"suffix":""},{"dropping-particle":"","family":"Institute of Electrical and Electronics Engineers.","given":"","non-dropping-particle":"","parse-names":false,"suffix":""}],"id":"ITEM-1","issued":{"date-parts":[["2017"]]},"page":"39-42","title":"9th International Conference on Computational Intelligence and Comunication Networks : proceedings : venue: Final International University, GIRNE, Cyprus","type":"article-journal"},"uris":["http://www.mendeley.com/documents/?uuid=d4bca36d-d4f3-4be2-bfd6-cc64de4cf17b"]}],"mendeley":{"formattedCitation":"(Koyuncu &lt;i&gt;et al.&lt;/i&gt;, 2017)","plainTextFormattedCitation":"(Koyuncu et al., 2017)","previouslyFormattedCitation":"(Koyuncu &lt;i&gt;et al.&lt;/i&gt;, 2017)"},"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 xml:space="preserve">(Koyuncu </w:t>
      </w:r>
      <w:r w:rsidR="0012166F" w:rsidRPr="0012166F">
        <w:rPr>
          <w:rFonts w:asciiTheme="majorBidi" w:hAnsiTheme="majorBidi" w:cstheme="majorBidi"/>
          <w:i/>
          <w:noProof/>
          <w:sz w:val="24"/>
          <w:szCs w:val="24"/>
        </w:rPr>
        <w:t>et al.</w:t>
      </w:r>
      <w:r w:rsidR="0012166F" w:rsidRPr="0012166F">
        <w:rPr>
          <w:rFonts w:asciiTheme="majorBidi" w:hAnsiTheme="majorBidi" w:cstheme="majorBidi"/>
          <w:noProof/>
          <w:sz w:val="24"/>
          <w:szCs w:val="24"/>
        </w:rPr>
        <w:t>, 2017)</w:t>
      </w:r>
      <w:r>
        <w:rPr>
          <w:rFonts w:asciiTheme="majorBidi" w:hAnsiTheme="majorBidi" w:cstheme="majorBidi"/>
          <w:sz w:val="24"/>
          <w:szCs w:val="24"/>
        </w:rPr>
        <w:fldChar w:fldCharType="end"/>
      </w:r>
      <w:r w:rsidRPr="00345B9E">
        <w:rPr>
          <w:rFonts w:asciiTheme="majorBidi" w:hAnsiTheme="majorBidi" w:cstheme="majorBidi"/>
          <w:sz w:val="24"/>
          <w:szCs w:val="24"/>
        </w:rPr>
        <w:t xml:space="preserve"> focuses on breast cancer in women aged 35 and older. In this study, neuro-fuzzy inference is utilised to categorise and choose features for </w:t>
      </w:r>
      <w:r w:rsidR="003918E1" w:rsidRPr="00345B9E">
        <w:rPr>
          <w:rFonts w:asciiTheme="majorBidi" w:hAnsiTheme="majorBidi" w:cstheme="majorBidi"/>
          <w:sz w:val="24"/>
          <w:szCs w:val="24"/>
        </w:rPr>
        <w:t>pre-processing</w:t>
      </w:r>
      <w:r w:rsidRPr="00345B9E">
        <w:rPr>
          <w:rFonts w:asciiTheme="majorBidi" w:hAnsiTheme="majorBidi" w:cstheme="majorBidi"/>
          <w:sz w:val="24"/>
          <w:szCs w:val="24"/>
        </w:rPr>
        <w:t>. The Cuckoo technique is used to compute radius. To show the algorithm's precision, it was applied to the Wisconsin Breast Cancer Dataset.</w:t>
      </w:r>
    </w:p>
    <w:p w14:paraId="5276AD95" w14:textId="7D6CF9FC" w:rsidR="00345B9E" w:rsidRDefault="00345B9E" w:rsidP="0014456A">
      <w:pPr>
        <w:spacing w:line="360" w:lineRule="auto"/>
        <w:jc w:val="both"/>
        <w:rPr>
          <w:rFonts w:asciiTheme="majorBidi" w:hAnsiTheme="majorBidi" w:cstheme="majorBidi"/>
          <w:sz w:val="24"/>
          <w:szCs w:val="24"/>
        </w:rPr>
      </w:pPr>
      <w:proofErr w:type="spellStart"/>
      <w:r w:rsidRPr="00345B9E">
        <w:rPr>
          <w:rFonts w:asciiTheme="majorBidi" w:hAnsiTheme="majorBidi" w:cstheme="majorBidi"/>
          <w:sz w:val="24"/>
          <w:szCs w:val="24"/>
        </w:rPr>
        <w:t>Heenaye</w:t>
      </w:r>
      <w:proofErr w:type="spellEnd"/>
      <w:r w:rsidRPr="00345B9E">
        <w:rPr>
          <w:rFonts w:asciiTheme="majorBidi" w:hAnsiTheme="majorBidi" w:cstheme="majorBidi"/>
          <w:sz w:val="24"/>
          <w:szCs w:val="24"/>
        </w:rPr>
        <w:t xml:space="preserve"> and Khan </w:t>
      </w:r>
      <w:r>
        <w:rPr>
          <w:rFonts w:asciiTheme="majorBidi" w:hAnsiTheme="majorBidi" w:cstheme="majorBidi"/>
          <w:sz w:val="24"/>
          <w:szCs w:val="24"/>
        </w:rPr>
        <w:fldChar w:fldCharType="begin" w:fldLock="1"/>
      </w:r>
      <w:r w:rsidR="003918E1">
        <w:rPr>
          <w:rFonts w:asciiTheme="majorBidi" w:hAnsiTheme="majorBidi" w:cstheme="majorBidi"/>
          <w:sz w:val="24"/>
          <w:szCs w:val="24"/>
        </w:rPr>
        <w:instrText>ADDIN CSL_CITATION {"citationItems":[{"id":"ITEM-1","itemData":{"DOI":"10.1109/ICSPIS.2017.8311589","ISBN":"9781538649725","abstract":"Early diagnosis and detection of breast cancer can be improved by deploying automated breast cancer applications. However, efficient algorithms have to be developed to detect texture features or morphological features or descriptor features that can possibility detect the presence of abnormalities in the breast. In this research work, image enhancement techniques, breast segmentation techniques, feature representation and classification methods have been explored and applied on mammograms and ultrasound images obtained from mini-MIAS and BCDR repositories. To predict the presence of lesions in images, Bayesian Neural Network (BNN) was adopted. This technique provides a sensitivity of 100% and is capable of extracting features from both mammograms and ultrasound images. To determine whether an image contains calcifications, which is a sign of the presence of cancer, support vector machine has been explored. The performance of the application is provided in terms of sensitivity, specificity, false positive and false negatives.","author":[{"dropping-particle":"","family":"Khan","given":"Maleika Heenaye Mamode","non-dropping-particle":"","parse-names":false,"suffix":""}],"container-title":"Proceedings - 3rd Iranian Conference on Signal Processing and Intelligent Systems, ICSPIS 2017","id":"ITEM-1","issued":{"date-parts":[["2018"]]},"page":"54-58","title":"Automated breast cancer diagnosis using artificial neural network (ANN)","type":"article-journal","volume":"2017-December"},"uris":["http://www.mendeley.com/documents/?uuid=bf1e303b-bd56-4c41-b939-ec36bb87d222"]}],"mendeley":{"formattedCitation":"(Khan, 2018)","plainTextFormattedCitation":"(Khan, 2018)","previouslyFormattedCitation":"(Khan, 2018)"},"properties":{"noteIndex":0},"schema":"https://github.com/citation-style-language/schema/raw/master/csl-citation.json"}</w:instrText>
      </w:r>
      <w:r>
        <w:rPr>
          <w:rFonts w:asciiTheme="majorBidi" w:hAnsiTheme="majorBidi" w:cstheme="majorBidi"/>
          <w:sz w:val="24"/>
          <w:szCs w:val="24"/>
        </w:rPr>
        <w:fldChar w:fldCharType="separate"/>
      </w:r>
      <w:r w:rsidRPr="00345B9E">
        <w:rPr>
          <w:rFonts w:asciiTheme="majorBidi" w:hAnsiTheme="majorBidi" w:cstheme="majorBidi"/>
          <w:noProof/>
          <w:sz w:val="24"/>
          <w:szCs w:val="24"/>
        </w:rPr>
        <w:t>(Khan, 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71FEE" w:rsidRPr="00571FEE">
        <w:rPr>
          <w:rFonts w:asciiTheme="majorBidi" w:hAnsiTheme="majorBidi" w:cstheme="majorBidi"/>
          <w:sz w:val="24"/>
          <w:szCs w:val="24"/>
        </w:rPr>
        <w:t>advocate</w:t>
      </w:r>
      <w:r w:rsidR="00571FEE">
        <w:rPr>
          <w:rFonts w:asciiTheme="majorBidi" w:hAnsiTheme="majorBidi" w:cstheme="majorBidi"/>
          <w:sz w:val="24"/>
          <w:szCs w:val="24"/>
        </w:rPr>
        <w:t>d</w:t>
      </w:r>
      <w:r w:rsidR="00571FEE" w:rsidRPr="00571FEE">
        <w:rPr>
          <w:rFonts w:asciiTheme="majorBidi" w:hAnsiTheme="majorBidi" w:cstheme="majorBidi"/>
          <w:sz w:val="24"/>
          <w:szCs w:val="24"/>
        </w:rPr>
        <w:t xml:space="preserve"> for the early identification of breast cancer. To account for the possibility of breast cancer, a successful algorithm was created. This investigation included classification, feature selection, and segmentation on breast cancer ultrasound and mammogram pictures. This study adopts a Bayesian Neural Network methodology. Consequently, the model's sensitivity is increased to 100 percent, making it more accurate. Using a technology called support vector machine, cancer has been discovered. Sensitivity, false negatives, false positives, and specificity will be shown for the findings.</w:t>
      </w:r>
    </w:p>
    <w:p w14:paraId="5DDB9B18" w14:textId="7BF6D6E9" w:rsidR="00345B9E" w:rsidRDefault="00571FEE" w:rsidP="0014456A">
      <w:pPr>
        <w:spacing w:line="360" w:lineRule="auto"/>
        <w:jc w:val="both"/>
        <w:rPr>
          <w:rFonts w:asciiTheme="majorBidi" w:hAnsiTheme="majorBidi" w:cstheme="majorBidi"/>
          <w:sz w:val="24"/>
          <w:szCs w:val="24"/>
        </w:rPr>
      </w:pPr>
      <w:proofErr w:type="spellStart"/>
      <w:r w:rsidRPr="00571FEE">
        <w:rPr>
          <w:rFonts w:asciiTheme="majorBidi" w:hAnsiTheme="majorBidi" w:cstheme="majorBidi"/>
          <w:sz w:val="24"/>
          <w:szCs w:val="24"/>
        </w:rPr>
        <w:t>Hawaz</w:t>
      </w:r>
      <w:proofErr w:type="spellEnd"/>
      <w:r w:rsidRPr="00571FEE">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4569/IJACSA.2018.090645","ISSN":"21565570","abstract":"Breast cancer continues to be among the leading causes of death for women and much effort has been expended in the form of screening programs for prevention. Given the exponential growth in the number of mammograms collected by these programs, computer-assisted diagnosis has become a necessity. Computer-assisted detection techniques developed to date to improve diagnosis without multiple systematic readings have not resulted in a significant improvement in performance measures. In this context, the use of automatic image processing techniques resulting from deep learning represents a promising avenue for assisting in the diagnosis of breast cancer. In this paper, we present a deep learning approach based on a Convolutional Neural Network (CNN) model for multi-class breast cancer classification. The proposed approach aims to classify the breast tumors in non-just benign or malignant but we predict the subclass of the tumors like Fibroadenoma, Lobular carcinoma, etc. Experimental results on histopathological images using the BreakHis dataset show that the DenseNet CNN model achieved high processing performances with 95.4% of accuracy in the multi-class breast cancer classification task when compared with state-of-the-art models.","author":[{"dropping-particle":"","family":"Nawaz","given":"Majid","non-dropping-particle":"","parse-names":false,"suffix":""},{"dropping-particle":"","family":"Sewissy","given":"Adel A.","non-dropping-particle":"","parse-names":false,"suffix":""},{"dropping-particle":"","family":"Soliman","given":"Taysir Hassan A.","non-dropping-particle":"","parse-names":false,"suffix":""}],"container-title":"International Journal of Advanced Computer Science and Applications","id":"ITEM-1","issue":"6","issued":{"date-parts":[["2018"]]},"page":"316-322","title":"Multi-class breast cancer classification using deep learning convolutional neural network","type":"article-journal","volume":"9"},"uris":["http://www.mendeley.com/documents/?uuid=30245b77-bace-43bf-989d-7170228534fe"]}],"mendeley":{"formattedCitation":"(Nawaz, Sewissy and Soliman, 2018)","plainTextFormattedCitation":"(Nawaz, Sewissy and Soliman, 2018)","previouslyFormattedCitation":"(Nawaz, Sewissy and Soliman, 2018)"},"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Nawaz, Sewissy and Soliman, 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571FEE">
        <w:rPr>
          <w:rFonts w:asciiTheme="majorBidi" w:hAnsiTheme="majorBidi" w:cstheme="majorBidi"/>
          <w:sz w:val="24"/>
          <w:szCs w:val="24"/>
        </w:rPr>
        <w:t>created a multiclass categorization of breast cancer using CNN.</w:t>
      </w:r>
      <w:r>
        <w:rPr>
          <w:rFonts w:asciiTheme="majorBidi" w:hAnsiTheme="majorBidi" w:cstheme="majorBidi"/>
          <w:sz w:val="24"/>
          <w:szCs w:val="24"/>
        </w:rPr>
        <w:t xml:space="preserve"> </w:t>
      </w:r>
      <w:r w:rsidR="003918E1" w:rsidRPr="003918E1">
        <w:rPr>
          <w:rFonts w:asciiTheme="majorBidi" w:hAnsiTheme="majorBidi" w:cstheme="majorBidi"/>
          <w:sz w:val="24"/>
          <w:szCs w:val="24"/>
        </w:rPr>
        <w:t xml:space="preserve">With their proposed technique and the </w:t>
      </w:r>
      <w:proofErr w:type="spellStart"/>
      <w:r w:rsidR="003918E1" w:rsidRPr="003918E1">
        <w:rPr>
          <w:rFonts w:asciiTheme="majorBidi" w:hAnsiTheme="majorBidi" w:cstheme="majorBidi"/>
          <w:sz w:val="24"/>
          <w:szCs w:val="24"/>
        </w:rPr>
        <w:t>DenseNet</w:t>
      </w:r>
      <w:proofErr w:type="spellEnd"/>
      <w:r w:rsidR="003918E1" w:rsidRPr="003918E1">
        <w:rPr>
          <w:rFonts w:asciiTheme="majorBidi" w:hAnsiTheme="majorBidi" w:cstheme="majorBidi"/>
          <w:sz w:val="24"/>
          <w:szCs w:val="24"/>
        </w:rPr>
        <w:t xml:space="preserve"> and </w:t>
      </w:r>
      <w:proofErr w:type="spellStart"/>
      <w:r w:rsidR="003918E1" w:rsidRPr="003918E1">
        <w:rPr>
          <w:rFonts w:asciiTheme="majorBidi" w:hAnsiTheme="majorBidi" w:cstheme="majorBidi"/>
          <w:sz w:val="24"/>
          <w:szCs w:val="24"/>
        </w:rPr>
        <w:t>BreakHis</w:t>
      </w:r>
      <w:proofErr w:type="spellEnd"/>
      <w:r w:rsidR="003918E1" w:rsidRPr="003918E1">
        <w:rPr>
          <w:rFonts w:asciiTheme="majorBidi" w:hAnsiTheme="majorBidi" w:cstheme="majorBidi"/>
          <w:sz w:val="24"/>
          <w:szCs w:val="24"/>
        </w:rPr>
        <w:t xml:space="preserve"> datasets, they achieved 95.4% accuracy. Kasani</w:t>
      </w:r>
      <w:r w:rsidR="003918E1">
        <w:rPr>
          <w:rFonts w:asciiTheme="majorBidi" w:hAnsiTheme="majorBidi" w:cstheme="majorBidi"/>
          <w:sz w:val="24"/>
          <w:szCs w:val="24"/>
        </w:rPr>
        <w:t xml:space="preserve"> </w:t>
      </w:r>
      <w:r w:rsidR="003918E1">
        <w:rPr>
          <w:rFonts w:asciiTheme="majorBidi" w:hAnsiTheme="majorBidi" w:cstheme="majorBidi"/>
          <w:sz w:val="24"/>
          <w:szCs w:val="24"/>
        </w:rPr>
        <w:fldChar w:fldCharType="begin" w:fldLock="1"/>
      </w:r>
      <w:r w:rsidR="003918E1">
        <w:rPr>
          <w:rFonts w:asciiTheme="majorBidi" w:hAnsiTheme="majorBidi" w:cstheme="majorBidi"/>
          <w:sz w:val="24"/>
          <w:szCs w:val="24"/>
        </w:rPr>
        <w:instrText>ADDIN CSL_CITATION {"citationItems":[{"id":"ITEM-1","itemData":{"DOI":"10.1109/ICSPIS.2017.8311589","ISBN":"9781538649725","abstract":"Early diagnosis and detection of breast cancer can be improved by deploying automated breast cancer applications. However, efficient algorithms have to be developed to detect texture features or morphological features or descriptor features that can possibility detect the presence of abnormalities in the breast. In this research work, image enhancement techniques, breast segmentation techniques, feature representation and classification methods have been explored and applied on mammograms and ultrasound images obtained from mini-MIAS and BCDR repositories. To predict the presence of lesions in images, Bayesian Neural Network (BNN) was adopted. This technique provides a sensitivity of 100% and is capable of extracting features from both mammograms and ultrasound images. To determine whether an image contains calcifications, which is a sign of the presence of cancer, support vector machine has been explored. The performance of the application is provided in terms of sensitivity, specificity, false positive and false negatives.","author":[{"dropping-particle":"","family":"Khan","given":"Maleika Heenaye Mamode","non-dropping-particle":"","parse-names":false,"suffix":""}],"container-title":"Proceedings - 3rd Iranian Conference on Signal Processing and Intelligent Systems, ICSPIS 2017","id":"ITEM-1","issued":{"date-parts":[["2018"]]},"page":"54-58","title":"Automated breast cancer diagnosis using artificial neural network (ANN)","type":"article-journal","volume":"2017-December"},"uris":["http://www.mendeley.com/documents/?uuid=bf1e303b-bd56-4c41-b939-ec36bb87d222"]}],"mendeley":{"formattedCitation":"(Khan, 2018)","plainTextFormattedCitation":"(Khan, 2018)","previouslyFormattedCitation":"(Khan, 2018)"},"properties":{"noteIndex":0},"schema":"https://github.com/citation-style-language/schema/raw/master/csl-citation.json"}</w:instrText>
      </w:r>
      <w:r w:rsidR="003918E1">
        <w:rPr>
          <w:rFonts w:asciiTheme="majorBidi" w:hAnsiTheme="majorBidi" w:cstheme="majorBidi"/>
          <w:sz w:val="24"/>
          <w:szCs w:val="24"/>
        </w:rPr>
        <w:fldChar w:fldCharType="separate"/>
      </w:r>
      <w:r w:rsidR="003918E1" w:rsidRPr="003918E1">
        <w:rPr>
          <w:rFonts w:asciiTheme="majorBidi" w:hAnsiTheme="majorBidi" w:cstheme="majorBidi"/>
          <w:noProof/>
          <w:sz w:val="24"/>
          <w:szCs w:val="24"/>
        </w:rPr>
        <w:t>(Khan, 2018)</w:t>
      </w:r>
      <w:r w:rsidR="003918E1">
        <w:rPr>
          <w:rFonts w:asciiTheme="majorBidi" w:hAnsiTheme="majorBidi" w:cstheme="majorBidi"/>
          <w:sz w:val="24"/>
          <w:szCs w:val="24"/>
        </w:rPr>
        <w:fldChar w:fldCharType="end"/>
      </w:r>
      <w:r w:rsidR="003918E1" w:rsidRPr="003918E1">
        <w:rPr>
          <w:rFonts w:asciiTheme="majorBidi" w:hAnsiTheme="majorBidi" w:cstheme="majorBidi"/>
          <w:sz w:val="24"/>
          <w:szCs w:val="24"/>
        </w:rPr>
        <w:t xml:space="preserve"> categorised histopathological biopsies into malignant and benign patients using an approach based on ensemble deep learning. When evaluated on a range of datasets, including </w:t>
      </w:r>
      <w:proofErr w:type="spellStart"/>
      <w:r w:rsidR="003918E1" w:rsidRPr="003918E1">
        <w:rPr>
          <w:rFonts w:asciiTheme="majorBidi" w:hAnsiTheme="majorBidi" w:cstheme="majorBidi"/>
          <w:sz w:val="24"/>
          <w:szCs w:val="24"/>
        </w:rPr>
        <w:t>BreakHis</w:t>
      </w:r>
      <w:proofErr w:type="spellEnd"/>
      <w:r w:rsidR="003918E1" w:rsidRPr="003918E1">
        <w:rPr>
          <w:rFonts w:asciiTheme="majorBidi" w:hAnsiTheme="majorBidi" w:cstheme="majorBidi"/>
          <w:sz w:val="24"/>
          <w:szCs w:val="24"/>
        </w:rPr>
        <w:t xml:space="preserve">, ICIAR, </w:t>
      </w:r>
      <w:proofErr w:type="spellStart"/>
      <w:r w:rsidR="003918E1" w:rsidRPr="003918E1">
        <w:rPr>
          <w:rFonts w:asciiTheme="majorBidi" w:hAnsiTheme="majorBidi" w:cstheme="majorBidi"/>
          <w:sz w:val="24"/>
          <w:szCs w:val="24"/>
        </w:rPr>
        <w:t>PatchCamelyon</w:t>
      </w:r>
      <w:proofErr w:type="spellEnd"/>
      <w:r w:rsidR="003918E1" w:rsidRPr="003918E1">
        <w:rPr>
          <w:rFonts w:asciiTheme="majorBidi" w:hAnsiTheme="majorBidi" w:cstheme="majorBidi"/>
          <w:sz w:val="24"/>
          <w:szCs w:val="24"/>
        </w:rPr>
        <w:t>, and Bioimaging, the ensemble deep learning-based method acquired a classification accuracy of 83.10–98.13 percent.</w:t>
      </w:r>
    </w:p>
    <w:p w14:paraId="4B18962F" w14:textId="7C4C1B3E" w:rsidR="00571FEE" w:rsidRDefault="00F3434A" w:rsidP="00571FEE">
      <w:pPr>
        <w:spacing w:line="360" w:lineRule="auto"/>
        <w:jc w:val="both"/>
        <w:rPr>
          <w:rFonts w:asciiTheme="majorBidi" w:hAnsiTheme="majorBidi" w:cstheme="majorBidi"/>
          <w:sz w:val="24"/>
          <w:szCs w:val="24"/>
        </w:rPr>
      </w:pPr>
      <w:r w:rsidRPr="00F3434A">
        <w:rPr>
          <w:rFonts w:asciiTheme="majorBidi" w:hAnsiTheme="majorBidi" w:cstheme="majorBidi"/>
          <w:sz w:val="24"/>
          <w:szCs w:val="24"/>
        </w:rPr>
        <w:t>Mohanty</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007/s11042-018-5804-0","ISSN":"15737721","abstract":"Breast cancer continues to be one of the major health issues across the world and it is mostly observed in females. However, the actual cause of this cancer is still an ongoing research topic. Hence, early detection and diagnosis of breast cancer are considered to be an effective and reliable solution. Mammography is one of the most efficacious medical tools for early detection of breast cancer. The radiologists identify the suspicious regions in the breast by carefully examining the mammograms. However, mammograms are sometimes difficult to analyze when the breast tissues are dense. Therefore, a computer-aided diagnosis (CAD) system is adopted which can improve the decisions of the radiologists. This paper proposes a hybrid CAD framework to classify the suspicious regions into either normal or abnormal, and further, benign or malignant. The proposed framework constitutes four computational modules, namely, ROI generation using cropping operation, texture feature extraction using contourlet transformation, a wrapper-based feature selection algorithm, namely, forest optimization algorithm to select the optimal features, and finally different classifiers like SVM, k-NN, Naïve Bayes, and C4.5 that are employed to classify the inputs into normal or abnormal, and again benign or malignant. The proposed framework is examined on two widely used standard datasets, namely, MIAS and DDSM. The performance measures are computed with respect to normal vs. abnormal, and benign vs. malignant for four different hybrid CAD models, namely, (Contourlet + FOA + SVM), (Contourlet + FOA + k-NN), (Contourlet + FOA + Naïve Bayes), and (Contourlet + FOA + C4.5). The highest classification accuracy of 100% is achieved for normal vs. abnormal classification in case of both MIAS and DDSM. The performance of the proposed hybrid scheme demonstrates its effectiveness with the other state-of-the-art schemes. Experimental results reveal that the proposed hybrid scheme is accurate and robust. Finally, the suggested scheme is considered as a reliable CAD framework to help the physicians for better diagnosis.","author":[{"dropping-particle":"","family":"Mohanty","given":"Figlu","non-dropping-particle":"","parse-names":false,"suffix":""},{"dropping-particle":"","family":"Rup","given":"Suvendu","non-dropping-particle":"","parse-names":false,"suffix":""},{"dropping-particle":"","family":"Dash","given":"Bodhisattva","non-dropping-particle":"","parse-names":false,"suffix":""},{"dropping-particle":"","family":"Majhi","given":"Banshidhar","non-dropping-particle":"","parse-names":false,"suffix":""},{"dropping-particle":"","family":"Swamy","given":"M. N.S.","non-dropping-particle":"","parse-names":false,"suffix":""}],"container-title":"Multimedia Tools and Applications","id":"ITEM-1","issue":"10","issued":{"date-parts":[["2019"]]},"page":"12805-12834","publisher":"Multimedia Tools and Applications","title":"Mammogram classification using contourlet features with forest optimization-based feature selection approach","type":"article-journal","volume":"78"},"uris":["http://www.mendeley.com/documents/?uuid=cf955487-751f-40ee-af64-7585007cd532"]}],"mendeley":{"formattedCitation":"(Mohanty &lt;i&gt;et al.&lt;/i&gt;, 2019)","plainTextFormattedCitation":"(Mohanty et al., 2019)","previouslyFormattedCitation":"(Mohanty &lt;i&gt;et al.&lt;/i&gt;, 2019)"},"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 xml:space="preserve">(Mohanty </w:t>
      </w:r>
      <w:r w:rsidR="0012166F" w:rsidRPr="0012166F">
        <w:rPr>
          <w:rFonts w:asciiTheme="majorBidi" w:hAnsiTheme="majorBidi" w:cstheme="majorBidi"/>
          <w:i/>
          <w:noProof/>
          <w:sz w:val="24"/>
          <w:szCs w:val="24"/>
        </w:rPr>
        <w:t>et al.</w:t>
      </w:r>
      <w:r w:rsidR="0012166F" w:rsidRPr="0012166F">
        <w:rPr>
          <w:rFonts w:asciiTheme="majorBidi" w:hAnsiTheme="majorBidi" w:cstheme="majorBidi"/>
          <w:noProof/>
          <w:sz w:val="24"/>
          <w:szCs w:val="24"/>
        </w:rPr>
        <w:t>, 2019)</w:t>
      </w:r>
      <w:r>
        <w:rPr>
          <w:rFonts w:asciiTheme="majorBidi" w:hAnsiTheme="majorBidi" w:cstheme="majorBidi"/>
          <w:sz w:val="24"/>
          <w:szCs w:val="24"/>
        </w:rPr>
        <w:fldChar w:fldCharType="end"/>
      </w:r>
      <w:r w:rsidRPr="00F3434A">
        <w:rPr>
          <w:rFonts w:asciiTheme="majorBidi" w:hAnsiTheme="majorBidi" w:cstheme="majorBidi"/>
          <w:sz w:val="24"/>
          <w:szCs w:val="24"/>
        </w:rPr>
        <w:t xml:space="preserve"> introduced FS as an optimization strategy for forests. Mammographic benign and pathological lesions are classified using SVM, K</w:t>
      </w:r>
      <w:r w:rsidR="00571FEE">
        <w:rPr>
          <w:rFonts w:asciiTheme="majorBidi" w:hAnsiTheme="majorBidi" w:cstheme="majorBidi"/>
          <w:sz w:val="24"/>
          <w:szCs w:val="24"/>
        </w:rPr>
        <w:t>NN</w:t>
      </w:r>
      <w:r w:rsidRPr="00F3434A">
        <w:rPr>
          <w:rFonts w:asciiTheme="majorBidi" w:hAnsiTheme="majorBidi" w:cstheme="majorBidi"/>
          <w:sz w:val="24"/>
          <w:szCs w:val="24"/>
        </w:rPr>
        <w:t>, N</w:t>
      </w:r>
      <w:r w:rsidR="00571FEE">
        <w:rPr>
          <w:rFonts w:asciiTheme="majorBidi" w:hAnsiTheme="majorBidi" w:cstheme="majorBidi"/>
          <w:sz w:val="24"/>
          <w:szCs w:val="24"/>
        </w:rPr>
        <w:t>B</w:t>
      </w:r>
      <w:r w:rsidRPr="00F3434A">
        <w:rPr>
          <w:rFonts w:asciiTheme="majorBidi" w:hAnsiTheme="majorBidi" w:cstheme="majorBidi"/>
          <w:sz w:val="24"/>
          <w:szCs w:val="24"/>
        </w:rPr>
        <w:t>, and C4.5. 99.08 percent was the greatest accuracy of the C4.5 classification for the DDSM data collection. Using the MIAS dataset, the authors were able to attain a Nave Bayes classification accuracy of 97.86 percent. According to Bad</w:t>
      </w:r>
      <w:r>
        <w:rPr>
          <w:rFonts w:asciiTheme="majorBidi" w:hAnsiTheme="majorBidi" w:cstheme="majorBidi"/>
          <w:sz w:val="24"/>
          <w:szCs w:val="24"/>
        </w:rPr>
        <w:t xml:space="preserve">r </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author":[{"dropping-particle":"","family":"Badr","given":"E M","non-dropping-particle":"","parse-names":false,"suffix":""},{"dropping-particle":"","family":"Salam","given":"Mustafa Abdul","non-dropping-particle":"","parse-names":false,"suffix":""},{"dropping-particle":"","family":"Ahmed","given":"Hagar","non-dropping-particle":"","parse-names":false,"suffix":""}],"id":"ITEM-1","issue":"November","issued":{"date-parts":[["2019"]]},"title":"Optimizing Support Vector Machine using Gray Wolf Optimizer Algorithm for Breast Cancer Detection","type":"article-journal"},"uris":["http://www.mendeley.com/documents/?uuid=6bd5d078-44eb-496d-837d-5bd63f3c8b35"]}],"mendeley":{"formattedCitation":"(Badr, Salam and Ahmed, 2019)","plainTextFormattedCitation":"(Badr, Salam and Ahmed, 2019)","previouslyFormattedCitation":"(Badr, Salam and Ahmed, 2019)"},"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Badr, Salam and Ahmed, 2019)</w:t>
      </w:r>
      <w:r>
        <w:rPr>
          <w:rFonts w:asciiTheme="majorBidi" w:hAnsiTheme="majorBidi" w:cstheme="majorBidi"/>
          <w:sz w:val="24"/>
          <w:szCs w:val="24"/>
        </w:rPr>
        <w:fldChar w:fldCharType="end"/>
      </w:r>
      <w:r w:rsidRPr="00F3434A">
        <w:rPr>
          <w:rFonts w:asciiTheme="majorBidi" w:hAnsiTheme="majorBidi" w:cstheme="majorBidi"/>
          <w:sz w:val="24"/>
          <w:szCs w:val="24"/>
        </w:rPr>
        <w:t>, employing novel hybrid approaches like S</w:t>
      </w:r>
      <w:r w:rsidR="00571FEE">
        <w:rPr>
          <w:rFonts w:asciiTheme="majorBidi" w:hAnsiTheme="majorBidi" w:cstheme="majorBidi"/>
          <w:sz w:val="24"/>
          <w:szCs w:val="24"/>
        </w:rPr>
        <w:t>NM</w:t>
      </w:r>
      <w:r w:rsidRPr="00F3434A">
        <w:rPr>
          <w:rFonts w:asciiTheme="majorBidi" w:hAnsiTheme="majorBidi" w:cstheme="majorBidi"/>
          <w:sz w:val="24"/>
          <w:szCs w:val="24"/>
        </w:rPr>
        <w:t xml:space="preserve"> and Gray Wolf Optimizer to determine if a breast tumour is malignant or benign (GWO). </w:t>
      </w:r>
      <w:r w:rsidR="00571FEE" w:rsidRPr="00571FEE">
        <w:rPr>
          <w:rFonts w:asciiTheme="majorBidi" w:hAnsiTheme="majorBidi" w:cstheme="majorBidi"/>
          <w:sz w:val="24"/>
          <w:szCs w:val="24"/>
        </w:rPr>
        <w:t xml:space="preserve">With a minimum of 569 rows and 32 columns, the maximum accuracy of the GWO-SVM model </w:t>
      </w:r>
      <w:r w:rsidR="00571FEE">
        <w:rPr>
          <w:rFonts w:asciiTheme="majorBidi" w:hAnsiTheme="majorBidi" w:cstheme="majorBidi"/>
          <w:sz w:val="24"/>
          <w:szCs w:val="24"/>
        </w:rPr>
        <w:t>was</w:t>
      </w:r>
      <w:r w:rsidR="00571FEE" w:rsidRPr="00571FEE">
        <w:rPr>
          <w:rFonts w:asciiTheme="majorBidi" w:hAnsiTheme="majorBidi" w:cstheme="majorBidi"/>
          <w:sz w:val="24"/>
          <w:szCs w:val="24"/>
        </w:rPr>
        <w:t xml:space="preserve"> 97.0 percent.</w:t>
      </w:r>
    </w:p>
    <w:p w14:paraId="46D9D555" w14:textId="7B8E0261" w:rsidR="00245F47" w:rsidRDefault="000603E8" w:rsidP="00571FEE">
      <w:pPr>
        <w:spacing w:line="360" w:lineRule="auto"/>
        <w:jc w:val="both"/>
        <w:rPr>
          <w:rFonts w:asciiTheme="majorBidi" w:hAnsiTheme="majorBidi" w:cstheme="majorBidi"/>
          <w:sz w:val="24"/>
          <w:szCs w:val="24"/>
        </w:rPr>
      </w:pPr>
      <w:r w:rsidRPr="000603E8">
        <w:rPr>
          <w:rFonts w:asciiTheme="majorBidi" w:hAnsiTheme="majorBidi" w:cstheme="majorBidi"/>
          <w:sz w:val="24"/>
          <w:szCs w:val="24"/>
        </w:rPr>
        <w:t xml:space="preserve">In another experiment, the findings of which were only just released, GAs </w:t>
      </w:r>
      <w:r w:rsidRPr="000603E8">
        <w:rPr>
          <w:rFonts w:asciiTheme="majorBidi" w:hAnsiTheme="majorBidi" w:cstheme="majorBidi"/>
          <w:sz w:val="24"/>
          <w:szCs w:val="24"/>
        </w:rPr>
        <w:lastRenderedPageBreak/>
        <w:t>achieved a higher rate of accuracy. The low proportion of false-positive predictions produced by our approach reveals something crucial: (less than 0.1). On the other hand, neither optimizer's expectations for recall are met. Acceptable: F1-scoring. All three optimizers need more time than GA to finish. The stability and accuracy of the GA are established through a lengthy process of selection, crossover, and mutation. A uniform distribution gave classification accuracy that was slightly better to that supplied by a normal distribution when creating the initial weights</w:t>
      </w:r>
      <w:r>
        <w:rPr>
          <w:rFonts w:asciiTheme="majorBidi" w:hAnsiTheme="majorBidi" w:cstheme="majorBidi"/>
          <w:sz w:val="24"/>
          <w:szCs w:val="24"/>
        </w:rPr>
        <w:fldChar w:fldCharType="begin" w:fldLock="1"/>
      </w:r>
      <w:r w:rsidR="0012166F">
        <w:rPr>
          <w:rFonts w:asciiTheme="majorBidi" w:hAnsiTheme="majorBidi" w:cstheme="majorBidi"/>
          <w:sz w:val="24"/>
          <w:szCs w:val="24"/>
        </w:rPr>
        <w:instrText>ADDIN CSL_CITATION {"citationItems":[{"id":"ITEM-1","itemData":{"DOI":"10.1177/0037549721996031","ISSN":"17413133","abstract":"Breast cancer is the most frequently diagnosed cancer and the leading cause of cancer mortality in women around the world. However, it can be controlled effectively by early diagnosis, followed by effective treatment. Clinical specialists take the advantages of computer-aided diagnosis (CAD) systems to make their diagnosis as accurate as possible. Deep learning techniques, such as the convolutional neural network (CNN), due to their classification capabilities on learned feature methods and ability of working with complex images, have been widely adopted in CAD systems. The parameters of the network, including the weights of the convolution filters and the weights of the fully connected layers, play a crucial role in the classification accuracy of any CNN model. The back-propagation technique is the most frequently used approach for training the CNN. However, this technique has some disadvantages, such as getting stuck in local minima. In this study, we propose to optimize the weights of the CNN using the genetic algorithm (GA). The work consists of designing a CNN model to facilitate the classification process, training the model using three different optimizers (mini-batch gradient descent, Adam, and GA), and evaluating the model through various experiments on the BreakHis dataset. We show that the CNN model trained through the GA performs as well as the Adam optimizer with a classification accuracy of 85%.","author":[{"dropping-particle":"","family":"Davoudi","given":"Khatereh","non-dropping-particle":"","parse-names":false,"suffix":""},{"dropping-particle":"","family":"Thulasiraman","given":"Parimala","non-dropping-particle":"","parse-names":false,"suffix":""}],"container-title":"Simulation","id":"ITEM-1","issue":"8","issued":{"date-parts":[["2021"]]},"page":"511-527","title":"Evolving convolutional neural network parameters through the genetic algorithm for the breast cancer classification problem","type":"article-journal","volume":"97"},"uris":["http://www.mendeley.com/documents/?uuid=9c2b776e-a630-4016-9f9b-94941c1a3180"]}],"mendeley":{"formattedCitation":"(Davoudi and Thulasiraman, 2021)","plainTextFormattedCitation":"(Davoudi and Thulasiraman, 2021)","previouslyFormattedCitation":"(Davoudi and Thulasiraman, 2021)"},"properties":{"noteIndex":0},"schema":"https://github.com/citation-style-language/schema/raw/master/csl-citation.json"}</w:instrText>
      </w:r>
      <w:r>
        <w:rPr>
          <w:rFonts w:asciiTheme="majorBidi" w:hAnsiTheme="majorBidi" w:cstheme="majorBidi"/>
          <w:sz w:val="24"/>
          <w:szCs w:val="24"/>
        </w:rPr>
        <w:fldChar w:fldCharType="separate"/>
      </w:r>
      <w:r w:rsidR="0012166F" w:rsidRPr="0012166F">
        <w:rPr>
          <w:rFonts w:asciiTheme="majorBidi" w:hAnsiTheme="majorBidi" w:cstheme="majorBidi"/>
          <w:noProof/>
          <w:sz w:val="24"/>
          <w:szCs w:val="24"/>
        </w:rPr>
        <w:t>(Davoudi and Thulasiraman, 2021)</w:t>
      </w:r>
      <w:r>
        <w:rPr>
          <w:rFonts w:asciiTheme="majorBidi" w:hAnsiTheme="majorBidi" w:cstheme="majorBidi"/>
          <w:sz w:val="24"/>
          <w:szCs w:val="24"/>
        </w:rPr>
        <w:fldChar w:fldCharType="end"/>
      </w:r>
      <w:r w:rsidRPr="000603E8">
        <w:rPr>
          <w:rFonts w:asciiTheme="majorBidi" w:hAnsiTheme="majorBidi" w:cstheme="majorBidi"/>
          <w:sz w:val="24"/>
          <w:szCs w:val="24"/>
        </w:rPr>
        <w:t>.</w:t>
      </w:r>
    </w:p>
    <w:p w14:paraId="4E0FEB29" w14:textId="77777777" w:rsidR="000603E8" w:rsidRDefault="000603E8" w:rsidP="00571FEE">
      <w:pPr>
        <w:spacing w:line="360" w:lineRule="auto"/>
        <w:jc w:val="both"/>
        <w:rPr>
          <w:rFonts w:asciiTheme="majorBidi" w:hAnsiTheme="majorBidi" w:cstheme="majorBidi"/>
          <w:sz w:val="24"/>
          <w:szCs w:val="24"/>
        </w:rPr>
      </w:pPr>
    </w:p>
    <w:p w14:paraId="6C275749" w14:textId="66D927F7" w:rsidR="0014456A" w:rsidRDefault="004B2A01" w:rsidP="000F1CB3">
      <w:pPr>
        <w:spacing w:line="360" w:lineRule="auto"/>
        <w:jc w:val="center"/>
        <w:rPr>
          <w:rFonts w:asciiTheme="majorBidi" w:hAnsiTheme="majorBidi" w:cstheme="majorBidi"/>
          <w:sz w:val="24"/>
          <w:szCs w:val="24"/>
        </w:rPr>
      </w:pPr>
      <w:r>
        <w:rPr>
          <w:rFonts w:asciiTheme="majorBidi" w:hAnsiTheme="majorBidi" w:cstheme="majorBidi"/>
          <w:sz w:val="24"/>
          <w:szCs w:val="24"/>
        </w:rPr>
        <w:t>6.</w:t>
      </w:r>
      <w:r w:rsidR="0014456A">
        <w:rPr>
          <w:rFonts w:asciiTheme="majorBidi" w:hAnsiTheme="majorBidi" w:cstheme="majorBidi"/>
          <w:sz w:val="24"/>
          <w:szCs w:val="24"/>
        </w:rPr>
        <w:t>Conclusion</w:t>
      </w:r>
    </w:p>
    <w:p w14:paraId="074850C7" w14:textId="433AD910" w:rsidR="007C7B02" w:rsidRDefault="00571FEE" w:rsidP="00A71ED8">
      <w:pPr>
        <w:spacing w:line="360" w:lineRule="auto"/>
        <w:jc w:val="both"/>
        <w:rPr>
          <w:rFonts w:asciiTheme="majorBidi" w:hAnsiTheme="majorBidi" w:cstheme="majorBidi"/>
          <w:sz w:val="24"/>
          <w:szCs w:val="24"/>
        </w:rPr>
      </w:pPr>
      <w:r w:rsidRPr="00571FEE">
        <w:rPr>
          <w:rFonts w:asciiTheme="majorBidi" w:hAnsiTheme="majorBidi" w:cstheme="majorBidi"/>
          <w:sz w:val="24"/>
          <w:szCs w:val="24"/>
        </w:rPr>
        <w:t>Literature papers have provided insight into the breast cancer prediction applications of some Machine Learning algorithms and Genetic Algorithms.</w:t>
      </w:r>
      <w:r>
        <w:rPr>
          <w:rFonts w:asciiTheme="majorBidi" w:hAnsiTheme="majorBidi" w:cstheme="majorBidi"/>
          <w:sz w:val="24"/>
          <w:szCs w:val="24"/>
        </w:rPr>
        <w:t xml:space="preserve"> </w:t>
      </w:r>
      <w:r w:rsidR="00A46F55" w:rsidRPr="00A46F55">
        <w:rPr>
          <w:rFonts w:asciiTheme="majorBidi" w:hAnsiTheme="majorBidi" w:cstheme="majorBidi"/>
          <w:sz w:val="24"/>
          <w:szCs w:val="24"/>
        </w:rPr>
        <w:t>As stated, we want to apply Logistic Regression and genetic algorithm techniques in the future to improve the accuracy of our method after data scaling. In addition, further data samples should be gathered in the future to improve the predictive capabilities of the proposed system.</w:t>
      </w:r>
    </w:p>
    <w:p w14:paraId="12247095" w14:textId="0F6C8E4D" w:rsidR="003918E1" w:rsidRDefault="004B2A01" w:rsidP="000F1CB3">
      <w:pPr>
        <w:spacing w:line="360" w:lineRule="auto"/>
        <w:jc w:val="center"/>
        <w:rPr>
          <w:rFonts w:asciiTheme="majorBidi" w:hAnsiTheme="majorBidi" w:cstheme="majorBidi"/>
          <w:sz w:val="24"/>
          <w:szCs w:val="24"/>
        </w:rPr>
      </w:pPr>
      <w:r>
        <w:rPr>
          <w:rFonts w:asciiTheme="majorBidi" w:hAnsiTheme="majorBidi" w:cstheme="majorBidi"/>
          <w:sz w:val="24"/>
          <w:szCs w:val="24"/>
        </w:rPr>
        <w:t>7.</w:t>
      </w:r>
      <w:r w:rsidR="003918E1">
        <w:rPr>
          <w:rFonts w:asciiTheme="majorBidi" w:hAnsiTheme="majorBidi" w:cstheme="majorBidi"/>
          <w:sz w:val="24"/>
          <w:szCs w:val="24"/>
        </w:rPr>
        <w:t>References</w:t>
      </w:r>
    </w:p>
    <w:p w14:paraId="69586961" w14:textId="4350ED06"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12166F">
        <w:rPr>
          <w:rFonts w:ascii="Times New Roman" w:hAnsi="Times New Roman" w:cs="Times New Roman"/>
          <w:noProof/>
          <w:sz w:val="24"/>
          <w:szCs w:val="24"/>
        </w:rPr>
        <w:t xml:space="preserve">Assaf, R. and Saleh, Y. (2017) ‘Vehicle-Routing Optimization for Municipal Solid Waste Collection Using Genetic </w:t>
      </w:r>
      <w:r w:rsidRPr="0012166F">
        <w:rPr>
          <w:rFonts w:ascii="Times New Roman" w:hAnsi="Times New Roman" w:cs="Times New Roman"/>
          <w:noProof/>
          <w:sz w:val="24"/>
          <w:szCs w:val="24"/>
        </w:rPr>
        <w:t xml:space="preserve">Algorithm: The Case of Southern Nablus City’, </w:t>
      </w:r>
      <w:r w:rsidRPr="0012166F">
        <w:rPr>
          <w:rFonts w:ascii="Times New Roman" w:hAnsi="Times New Roman" w:cs="Times New Roman"/>
          <w:i/>
          <w:iCs/>
          <w:noProof/>
          <w:sz w:val="24"/>
          <w:szCs w:val="24"/>
        </w:rPr>
        <w:t>Civil and Environmental Engineering Reports</w:t>
      </w:r>
      <w:r w:rsidRPr="0012166F">
        <w:rPr>
          <w:rFonts w:ascii="Times New Roman" w:hAnsi="Times New Roman" w:cs="Times New Roman"/>
          <w:noProof/>
          <w:sz w:val="24"/>
          <w:szCs w:val="24"/>
        </w:rPr>
        <w:t>, 26(3), pp. 43–57. doi: 10.1515/ceer-2017-0034.</w:t>
      </w:r>
    </w:p>
    <w:p w14:paraId="7FCFA3B9"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Badr, E. M., Salam, M. A. and Ahmed, H. (2019) ‘Optimizing Support Vector Machine using Gray Wolf Optimizer Algorithm for Breast Cancer Detection’, (November).</w:t>
      </w:r>
    </w:p>
    <w:p w14:paraId="5BC8E937"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Davoudi, K. and Thulasiraman, P. (2021) ‘Evolving convolutional neural network parameters through the genetic algorithm for the breast cancer classification problem’, </w:t>
      </w:r>
      <w:r w:rsidRPr="0012166F">
        <w:rPr>
          <w:rFonts w:ascii="Times New Roman" w:hAnsi="Times New Roman" w:cs="Times New Roman"/>
          <w:i/>
          <w:iCs/>
          <w:noProof/>
          <w:sz w:val="24"/>
          <w:szCs w:val="24"/>
        </w:rPr>
        <w:t>Simulation</w:t>
      </w:r>
      <w:r w:rsidRPr="0012166F">
        <w:rPr>
          <w:rFonts w:ascii="Times New Roman" w:hAnsi="Times New Roman" w:cs="Times New Roman"/>
          <w:noProof/>
          <w:sz w:val="24"/>
          <w:szCs w:val="24"/>
        </w:rPr>
        <w:t>, 97(8), pp. 511–527. doi: 10.1177/0037549721996031.</w:t>
      </w:r>
    </w:p>
    <w:p w14:paraId="45A7CA4E"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Derisma, Silvana, M. and Imelda (2018) ‘Optimization of Neural Network with Genetic Algorithm for Breast Cancer Classification’, </w:t>
      </w:r>
      <w:r w:rsidRPr="0012166F">
        <w:rPr>
          <w:rFonts w:ascii="Times New Roman" w:hAnsi="Times New Roman" w:cs="Times New Roman"/>
          <w:i/>
          <w:iCs/>
          <w:noProof/>
          <w:sz w:val="24"/>
          <w:szCs w:val="24"/>
        </w:rPr>
        <w:t>2018 International Conference on Information Technology Systems and Innovation, ICITSI 2018 - Proceedings</w:t>
      </w:r>
      <w:r w:rsidRPr="0012166F">
        <w:rPr>
          <w:rFonts w:ascii="Times New Roman" w:hAnsi="Times New Roman" w:cs="Times New Roman"/>
          <w:noProof/>
          <w:sz w:val="24"/>
          <w:szCs w:val="24"/>
        </w:rPr>
        <w:t>, pp. 398–403. doi: 10.1109/ICITSI.2018.8696014.</w:t>
      </w:r>
    </w:p>
    <w:p w14:paraId="5108FEAE"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Dhahri, H. </w:t>
      </w:r>
      <w:r w:rsidRPr="0012166F">
        <w:rPr>
          <w:rFonts w:ascii="Times New Roman" w:hAnsi="Times New Roman" w:cs="Times New Roman"/>
          <w:i/>
          <w:iCs/>
          <w:noProof/>
          <w:sz w:val="24"/>
          <w:szCs w:val="24"/>
        </w:rPr>
        <w:t>et al.</w:t>
      </w:r>
      <w:r w:rsidRPr="0012166F">
        <w:rPr>
          <w:rFonts w:ascii="Times New Roman" w:hAnsi="Times New Roman" w:cs="Times New Roman"/>
          <w:noProof/>
          <w:sz w:val="24"/>
          <w:szCs w:val="24"/>
        </w:rPr>
        <w:t xml:space="preserve"> (2019) ‘Automated Breast Cancer Diagnosis Based on Machine Learning Algorithms’, </w:t>
      </w:r>
      <w:r w:rsidRPr="0012166F">
        <w:rPr>
          <w:rFonts w:ascii="Times New Roman" w:hAnsi="Times New Roman" w:cs="Times New Roman"/>
          <w:i/>
          <w:iCs/>
          <w:noProof/>
          <w:sz w:val="24"/>
          <w:szCs w:val="24"/>
        </w:rPr>
        <w:t>Journal of Healthcare Engineering</w:t>
      </w:r>
      <w:r w:rsidRPr="0012166F">
        <w:rPr>
          <w:rFonts w:ascii="Times New Roman" w:hAnsi="Times New Roman" w:cs="Times New Roman"/>
          <w:noProof/>
          <w:sz w:val="24"/>
          <w:szCs w:val="24"/>
        </w:rPr>
        <w:t>, 2019. doi: 10.1155/2019/4253641.</w:t>
      </w:r>
    </w:p>
    <w:p w14:paraId="611F4C13"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Hazra, A., Kumar, S. and Gupta, A. (2016) ‘Study and Analysis of Breast Cancer Cell Detection using Naïve Bayes, SVM and Ensemble Algorithms’, </w:t>
      </w:r>
      <w:r w:rsidRPr="0012166F">
        <w:rPr>
          <w:rFonts w:ascii="Times New Roman" w:hAnsi="Times New Roman" w:cs="Times New Roman"/>
          <w:i/>
          <w:iCs/>
          <w:noProof/>
          <w:sz w:val="24"/>
          <w:szCs w:val="24"/>
        </w:rPr>
        <w:t xml:space="preserve">International </w:t>
      </w:r>
      <w:r w:rsidRPr="0012166F">
        <w:rPr>
          <w:rFonts w:ascii="Times New Roman" w:hAnsi="Times New Roman" w:cs="Times New Roman"/>
          <w:i/>
          <w:iCs/>
          <w:noProof/>
          <w:sz w:val="24"/>
          <w:szCs w:val="24"/>
        </w:rPr>
        <w:lastRenderedPageBreak/>
        <w:t>Journal of Computer Applications</w:t>
      </w:r>
      <w:r w:rsidRPr="0012166F">
        <w:rPr>
          <w:rFonts w:ascii="Times New Roman" w:hAnsi="Times New Roman" w:cs="Times New Roman"/>
          <w:noProof/>
          <w:sz w:val="24"/>
          <w:szCs w:val="24"/>
        </w:rPr>
        <w:t>, 145(2), pp. 39–45. doi: 10.5120/ijca2016910595.</w:t>
      </w:r>
    </w:p>
    <w:p w14:paraId="08B66034"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Huang, H. </w:t>
      </w:r>
      <w:r w:rsidRPr="0012166F">
        <w:rPr>
          <w:rFonts w:ascii="Times New Roman" w:hAnsi="Times New Roman" w:cs="Times New Roman"/>
          <w:i/>
          <w:iCs/>
          <w:noProof/>
          <w:sz w:val="24"/>
          <w:szCs w:val="24"/>
        </w:rPr>
        <w:t>et al.</w:t>
      </w:r>
      <w:r w:rsidRPr="0012166F">
        <w:rPr>
          <w:rFonts w:ascii="Times New Roman" w:hAnsi="Times New Roman" w:cs="Times New Roman"/>
          <w:noProof/>
          <w:sz w:val="24"/>
          <w:szCs w:val="24"/>
        </w:rPr>
        <w:t xml:space="preserve"> (2019) ‘A new fruit fly optimization algorithm enhanced support vector machine for diagnosis of breast cancer based on high-level features’, </w:t>
      </w:r>
      <w:r w:rsidRPr="0012166F">
        <w:rPr>
          <w:rFonts w:ascii="Times New Roman" w:hAnsi="Times New Roman" w:cs="Times New Roman"/>
          <w:i/>
          <w:iCs/>
          <w:noProof/>
          <w:sz w:val="24"/>
          <w:szCs w:val="24"/>
        </w:rPr>
        <w:t>BMC Bioinformatics</w:t>
      </w:r>
      <w:r w:rsidRPr="0012166F">
        <w:rPr>
          <w:rFonts w:ascii="Times New Roman" w:hAnsi="Times New Roman" w:cs="Times New Roman"/>
          <w:noProof/>
          <w:sz w:val="24"/>
          <w:szCs w:val="24"/>
        </w:rPr>
        <w:t>, 20(Suppl 8), pp. 1–14. doi: 10.1186/s12859-019-2771-z.</w:t>
      </w:r>
    </w:p>
    <w:p w14:paraId="57956290"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Kawashima, K., Bai, W. and Quan, C. (2017) ‘Text mining and pattern clustering for relation extraction of breast cancer and related genes’, </w:t>
      </w:r>
      <w:r w:rsidRPr="0012166F">
        <w:rPr>
          <w:rFonts w:ascii="Times New Roman" w:hAnsi="Times New Roman" w:cs="Times New Roman"/>
          <w:i/>
          <w:iCs/>
          <w:noProof/>
          <w:sz w:val="24"/>
          <w:szCs w:val="24"/>
        </w:rPr>
        <w:t>Proceedings - 18th IEEE/ACIS International Conference on Software Engineering, Artificial Intelligence, Networking and Parallel/Distributed Computing, SNPD 2017</w:t>
      </w:r>
      <w:r w:rsidRPr="0012166F">
        <w:rPr>
          <w:rFonts w:ascii="Times New Roman" w:hAnsi="Times New Roman" w:cs="Times New Roman"/>
          <w:noProof/>
          <w:sz w:val="24"/>
          <w:szCs w:val="24"/>
        </w:rPr>
        <w:t>, pp. 59–63. doi: 10.1109/SNPD.2017.8022701.</w:t>
      </w:r>
    </w:p>
    <w:p w14:paraId="18F30695"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Khan, M. H. M. (2018) ‘Automated breast cancer diagnosis using artificial neural network (ANN)’, </w:t>
      </w:r>
      <w:r w:rsidRPr="0012166F">
        <w:rPr>
          <w:rFonts w:ascii="Times New Roman" w:hAnsi="Times New Roman" w:cs="Times New Roman"/>
          <w:i/>
          <w:iCs/>
          <w:noProof/>
          <w:sz w:val="24"/>
          <w:szCs w:val="24"/>
        </w:rPr>
        <w:t>Proceedings - 3rd Iranian Conference on Signal Processing and Intelligent Systems, ICSPIS 2017</w:t>
      </w:r>
      <w:r w:rsidRPr="0012166F">
        <w:rPr>
          <w:rFonts w:ascii="Times New Roman" w:hAnsi="Times New Roman" w:cs="Times New Roman"/>
          <w:noProof/>
          <w:sz w:val="24"/>
          <w:szCs w:val="24"/>
        </w:rPr>
        <w:t>, 2017-December, pp. 54–58. doi: 10.1109/ICSPIS.2017.8311589.</w:t>
      </w:r>
    </w:p>
    <w:p w14:paraId="3E50348E"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Koyuncu, B. </w:t>
      </w:r>
      <w:r w:rsidRPr="0012166F">
        <w:rPr>
          <w:rFonts w:ascii="Times New Roman" w:hAnsi="Times New Roman" w:cs="Times New Roman"/>
          <w:i/>
          <w:iCs/>
          <w:noProof/>
          <w:sz w:val="24"/>
          <w:szCs w:val="24"/>
        </w:rPr>
        <w:t>et al.</w:t>
      </w:r>
      <w:r w:rsidRPr="0012166F">
        <w:rPr>
          <w:rFonts w:ascii="Times New Roman" w:hAnsi="Times New Roman" w:cs="Times New Roman"/>
          <w:noProof/>
          <w:sz w:val="24"/>
          <w:szCs w:val="24"/>
        </w:rPr>
        <w:t xml:space="preserve"> (2017) ‘9th International Conference on Computational Intelligence and Comunication Networks : proceedings : venue: Final International University, GIRNE, Cyprus’, pp. 39–42. doi: 10.1109/CICN.2017.11.</w:t>
      </w:r>
    </w:p>
    <w:p w14:paraId="25FD0ECB"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Kumar Mandal, S. (2017) ‘Performance Analysis Of Data Mining Algorithms For Breast Cancer Cell Detection Using Naïve Bayes, Logistic Regression and Decision Tree’, </w:t>
      </w:r>
      <w:r w:rsidRPr="0012166F">
        <w:rPr>
          <w:rFonts w:ascii="Times New Roman" w:hAnsi="Times New Roman" w:cs="Times New Roman"/>
          <w:i/>
          <w:iCs/>
          <w:noProof/>
          <w:sz w:val="24"/>
          <w:szCs w:val="24"/>
        </w:rPr>
        <w:t>International Journal Of Engineering And Computer Science</w:t>
      </w:r>
      <w:r w:rsidRPr="0012166F">
        <w:rPr>
          <w:rFonts w:ascii="Times New Roman" w:hAnsi="Times New Roman" w:cs="Times New Roman"/>
          <w:noProof/>
          <w:sz w:val="24"/>
          <w:szCs w:val="24"/>
        </w:rPr>
        <w:t>, 6(2), pp. 2319–7242. doi: 10.18535/ijecs/v6i2.40.</w:t>
      </w:r>
    </w:p>
    <w:p w14:paraId="782D481A"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Liu, L. (2018) ‘Research on logistic regression algorithm of breast cancer diagnose data by machine learning’, </w:t>
      </w:r>
      <w:r w:rsidRPr="0012166F">
        <w:rPr>
          <w:rFonts w:ascii="Times New Roman" w:hAnsi="Times New Roman" w:cs="Times New Roman"/>
          <w:i/>
          <w:iCs/>
          <w:noProof/>
          <w:sz w:val="24"/>
          <w:szCs w:val="24"/>
        </w:rPr>
        <w:t>Proceedings - 2018 International Conference on Robots and Intelligent System, ICRIS 2018</w:t>
      </w:r>
      <w:r w:rsidRPr="0012166F">
        <w:rPr>
          <w:rFonts w:ascii="Times New Roman" w:hAnsi="Times New Roman" w:cs="Times New Roman"/>
          <w:noProof/>
          <w:sz w:val="24"/>
          <w:szCs w:val="24"/>
        </w:rPr>
        <w:t>, pp. 157–160. doi: 10.1109/ICRIS.2018.00049.</w:t>
      </w:r>
    </w:p>
    <w:p w14:paraId="7C33FCC9"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Mohanty, F. </w:t>
      </w:r>
      <w:r w:rsidRPr="0012166F">
        <w:rPr>
          <w:rFonts w:ascii="Times New Roman" w:hAnsi="Times New Roman" w:cs="Times New Roman"/>
          <w:i/>
          <w:iCs/>
          <w:noProof/>
          <w:sz w:val="24"/>
          <w:szCs w:val="24"/>
        </w:rPr>
        <w:t>et al.</w:t>
      </w:r>
      <w:r w:rsidRPr="0012166F">
        <w:rPr>
          <w:rFonts w:ascii="Times New Roman" w:hAnsi="Times New Roman" w:cs="Times New Roman"/>
          <w:noProof/>
          <w:sz w:val="24"/>
          <w:szCs w:val="24"/>
        </w:rPr>
        <w:t xml:space="preserve"> (2019) ‘Mammogram classification using contourlet features with forest optimization-based feature selection approach’, </w:t>
      </w:r>
      <w:r w:rsidRPr="0012166F">
        <w:rPr>
          <w:rFonts w:ascii="Times New Roman" w:hAnsi="Times New Roman" w:cs="Times New Roman"/>
          <w:i/>
          <w:iCs/>
          <w:noProof/>
          <w:sz w:val="24"/>
          <w:szCs w:val="24"/>
        </w:rPr>
        <w:t>Multimedia Tools and Applications</w:t>
      </w:r>
      <w:r w:rsidRPr="0012166F">
        <w:rPr>
          <w:rFonts w:ascii="Times New Roman" w:hAnsi="Times New Roman" w:cs="Times New Roman"/>
          <w:noProof/>
          <w:sz w:val="24"/>
          <w:szCs w:val="24"/>
        </w:rPr>
        <w:t>, 78(10), pp. 12805–12834. doi: 10.1007/s11042-018-5804-0.</w:t>
      </w:r>
    </w:p>
    <w:p w14:paraId="7175A839"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Murtirawat, R. </w:t>
      </w:r>
      <w:r w:rsidRPr="0012166F">
        <w:rPr>
          <w:rFonts w:ascii="Times New Roman" w:hAnsi="Times New Roman" w:cs="Times New Roman"/>
          <w:i/>
          <w:iCs/>
          <w:noProof/>
          <w:sz w:val="24"/>
          <w:szCs w:val="24"/>
        </w:rPr>
        <w:t>et al.</w:t>
      </w:r>
      <w:r w:rsidRPr="0012166F">
        <w:rPr>
          <w:rFonts w:ascii="Times New Roman" w:hAnsi="Times New Roman" w:cs="Times New Roman"/>
          <w:noProof/>
          <w:sz w:val="24"/>
          <w:szCs w:val="24"/>
        </w:rPr>
        <w:t xml:space="preserve"> (2020) ‘Breast Cancer Detection Using K-Nearest Neighbors, Logistic Regression and Ensemble Learning’, </w:t>
      </w:r>
      <w:r w:rsidRPr="0012166F">
        <w:rPr>
          <w:rFonts w:ascii="Times New Roman" w:hAnsi="Times New Roman" w:cs="Times New Roman"/>
          <w:i/>
          <w:iCs/>
          <w:noProof/>
          <w:sz w:val="24"/>
          <w:szCs w:val="24"/>
        </w:rPr>
        <w:t>Proceedings of the International Conference on Electronics and Sustainable Communication Systems, ICESC 2020</w:t>
      </w:r>
      <w:r w:rsidRPr="0012166F">
        <w:rPr>
          <w:rFonts w:ascii="Times New Roman" w:hAnsi="Times New Roman" w:cs="Times New Roman"/>
          <w:noProof/>
          <w:sz w:val="24"/>
          <w:szCs w:val="24"/>
        </w:rPr>
        <w:t>, (Icesc), pp. 534–540. doi: 10.1109/ICESC48915.2020.9155783.</w:t>
      </w:r>
    </w:p>
    <w:p w14:paraId="49C380A0"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Nawaz, M., Sewissy, A. A. and Soliman, T. H. A. (2018) ‘Multi-class breast cancer classification using deep learning </w:t>
      </w:r>
      <w:r w:rsidRPr="0012166F">
        <w:rPr>
          <w:rFonts w:ascii="Times New Roman" w:hAnsi="Times New Roman" w:cs="Times New Roman"/>
          <w:noProof/>
          <w:sz w:val="24"/>
          <w:szCs w:val="24"/>
        </w:rPr>
        <w:lastRenderedPageBreak/>
        <w:t xml:space="preserve">convolutional neural network’, </w:t>
      </w:r>
      <w:r w:rsidRPr="0012166F">
        <w:rPr>
          <w:rFonts w:ascii="Times New Roman" w:hAnsi="Times New Roman" w:cs="Times New Roman"/>
          <w:i/>
          <w:iCs/>
          <w:noProof/>
          <w:sz w:val="24"/>
          <w:szCs w:val="24"/>
        </w:rPr>
        <w:t>International Journal of Advanced Computer Science and Applications</w:t>
      </w:r>
      <w:r w:rsidRPr="0012166F">
        <w:rPr>
          <w:rFonts w:ascii="Times New Roman" w:hAnsi="Times New Roman" w:cs="Times New Roman"/>
          <w:noProof/>
          <w:sz w:val="24"/>
          <w:szCs w:val="24"/>
        </w:rPr>
        <w:t>, 9(6), pp. 316–322. doi: 10.14569/IJACSA.2018.090645.</w:t>
      </w:r>
    </w:p>
    <w:p w14:paraId="6C2A65F2"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Rajaguru, H. and Kumar Prabhakar, S. (2018) ‘Bayesian linear discriminant analysis for breast cancer classification’, </w:t>
      </w:r>
      <w:r w:rsidRPr="0012166F">
        <w:rPr>
          <w:rFonts w:ascii="Times New Roman" w:hAnsi="Times New Roman" w:cs="Times New Roman"/>
          <w:i/>
          <w:iCs/>
          <w:noProof/>
          <w:sz w:val="24"/>
          <w:szCs w:val="24"/>
        </w:rPr>
        <w:t>Proceedings of the 2nd International Conference on Communication and Electronics Systems, ICCES 2017</w:t>
      </w:r>
      <w:r w:rsidRPr="0012166F">
        <w:rPr>
          <w:rFonts w:ascii="Times New Roman" w:hAnsi="Times New Roman" w:cs="Times New Roman"/>
          <w:noProof/>
          <w:sz w:val="24"/>
          <w:szCs w:val="24"/>
        </w:rPr>
        <w:t>, 2018-January(Icces), pp. 266–269. doi: 10.1109/CESYS.2017.8321279.</w:t>
      </w:r>
    </w:p>
    <w:p w14:paraId="3195DD5E"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Sethi, A. (2018) ‘Analogizing of Evolutionary and Machine Learning Algorithms for Prognosis of Breast Cancer’, </w:t>
      </w:r>
      <w:r w:rsidRPr="0012166F">
        <w:rPr>
          <w:rFonts w:ascii="Times New Roman" w:hAnsi="Times New Roman" w:cs="Times New Roman"/>
          <w:i/>
          <w:iCs/>
          <w:noProof/>
          <w:sz w:val="24"/>
          <w:szCs w:val="24"/>
        </w:rPr>
        <w:t>2018 7th International Conference on Reliability, Infocom Technologies and Optimization: Trends and Future Directions, ICRITO 2018</w:t>
      </w:r>
      <w:r w:rsidRPr="0012166F">
        <w:rPr>
          <w:rFonts w:ascii="Times New Roman" w:hAnsi="Times New Roman" w:cs="Times New Roman"/>
          <w:noProof/>
          <w:sz w:val="24"/>
          <w:szCs w:val="24"/>
        </w:rPr>
        <w:t>, pp. 252–255. doi: 10.1109/ICRITO.2018.8748502.</w:t>
      </w:r>
    </w:p>
    <w:p w14:paraId="5D5A1AB7"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szCs w:val="24"/>
        </w:rPr>
      </w:pPr>
      <w:r w:rsidRPr="0012166F">
        <w:rPr>
          <w:rFonts w:ascii="Times New Roman" w:hAnsi="Times New Roman" w:cs="Times New Roman"/>
          <w:noProof/>
          <w:sz w:val="24"/>
          <w:szCs w:val="24"/>
        </w:rPr>
        <w:t xml:space="preserve">Sultana, J., Khader Jilani, A. and .. (2018) ‘Predicting Breast Cancer Using Logistic Regression and Multi-Class Classifiers’, </w:t>
      </w:r>
      <w:r w:rsidRPr="0012166F">
        <w:rPr>
          <w:rFonts w:ascii="Times New Roman" w:hAnsi="Times New Roman" w:cs="Times New Roman"/>
          <w:i/>
          <w:iCs/>
          <w:noProof/>
          <w:sz w:val="24"/>
          <w:szCs w:val="24"/>
        </w:rPr>
        <w:t>International Journal of Engineering &amp; Technology</w:t>
      </w:r>
      <w:r w:rsidRPr="0012166F">
        <w:rPr>
          <w:rFonts w:ascii="Times New Roman" w:hAnsi="Times New Roman" w:cs="Times New Roman"/>
          <w:noProof/>
          <w:sz w:val="24"/>
          <w:szCs w:val="24"/>
        </w:rPr>
        <w:t>, 7(4.20), p. 22. doi: 10.14419/ijet.v7i4.20.22115.</w:t>
      </w:r>
    </w:p>
    <w:p w14:paraId="64BFC7D4" w14:textId="77777777" w:rsidR="0012166F" w:rsidRPr="0012166F" w:rsidRDefault="0012166F" w:rsidP="0012166F">
      <w:pPr>
        <w:widowControl w:val="0"/>
        <w:autoSpaceDE w:val="0"/>
        <w:autoSpaceDN w:val="0"/>
        <w:adjustRightInd w:val="0"/>
        <w:spacing w:line="360" w:lineRule="auto"/>
        <w:rPr>
          <w:rFonts w:ascii="Times New Roman" w:hAnsi="Times New Roman" w:cs="Times New Roman"/>
          <w:noProof/>
          <w:sz w:val="24"/>
        </w:rPr>
      </w:pPr>
      <w:r w:rsidRPr="0012166F">
        <w:rPr>
          <w:rFonts w:ascii="Times New Roman" w:hAnsi="Times New Roman" w:cs="Times New Roman"/>
          <w:noProof/>
          <w:sz w:val="24"/>
          <w:szCs w:val="24"/>
        </w:rPr>
        <w:t xml:space="preserve">Wang, H. </w:t>
      </w:r>
      <w:r w:rsidRPr="0012166F">
        <w:rPr>
          <w:rFonts w:ascii="Times New Roman" w:hAnsi="Times New Roman" w:cs="Times New Roman"/>
          <w:i/>
          <w:iCs/>
          <w:noProof/>
          <w:sz w:val="24"/>
          <w:szCs w:val="24"/>
        </w:rPr>
        <w:t>et al.</w:t>
      </w:r>
      <w:r w:rsidRPr="0012166F">
        <w:rPr>
          <w:rFonts w:ascii="Times New Roman" w:hAnsi="Times New Roman" w:cs="Times New Roman"/>
          <w:noProof/>
          <w:sz w:val="24"/>
          <w:szCs w:val="24"/>
        </w:rPr>
        <w:t xml:space="preserve"> (2018) ‘A support vector machine-based ensemble algorithm for breast cancer diagnosis’, </w:t>
      </w:r>
      <w:r w:rsidRPr="0012166F">
        <w:rPr>
          <w:rFonts w:ascii="Times New Roman" w:hAnsi="Times New Roman" w:cs="Times New Roman"/>
          <w:i/>
          <w:iCs/>
          <w:noProof/>
          <w:sz w:val="24"/>
          <w:szCs w:val="24"/>
        </w:rPr>
        <w:t>European Journal of Operational Research</w:t>
      </w:r>
      <w:r w:rsidRPr="0012166F">
        <w:rPr>
          <w:rFonts w:ascii="Times New Roman" w:hAnsi="Times New Roman" w:cs="Times New Roman"/>
          <w:noProof/>
          <w:sz w:val="24"/>
          <w:szCs w:val="24"/>
        </w:rPr>
        <w:t xml:space="preserve">, 267(2), </w:t>
      </w:r>
      <w:r w:rsidRPr="0012166F">
        <w:rPr>
          <w:rFonts w:ascii="Times New Roman" w:hAnsi="Times New Roman" w:cs="Times New Roman"/>
          <w:noProof/>
          <w:sz w:val="24"/>
          <w:szCs w:val="24"/>
        </w:rPr>
        <w:t>pp. 687–699. doi: 10.1016/j.ejor.2017.12.001.</w:t>
      </w:r>
    </w:p>
    <w:p w14:paraId="1FFBCE1D" w14:textId="0436BF2E" w:rsidR="003918E1" w:rsidRDefault="0012166F" w:rsidP="0014456A">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p w14:paraId="79D96C0C" w14:textId="77777777" w:rsidR="0014456A" w:rsidRDefault="0014456A" w:rsidP="0014456A">
      <w:pPr>
        <w:spacing w:line="360" w:lineRule="auto"/>
        <w:jc w:val="both"/>
        <w:rPr>
          <w:rFonts w:asciiTheme="majorBidi" w:hAnsiTheme="majorBidi" w:cstheme="majorBidi"/>
          <w:sz w:val="24"/>
          <w:szCs w:val="24"/>
        </w:rPr>
      </w:pPr>
    </w:p>
    <w:p w14:paraId="740FFFE4" w14:textId="77777777" w:rsidR="00DE328B" w:rsidRPr="00F83AC0" w:rsidRDefault="00DE328B" w:rsidP="00F83AC0">
      <w:pPr>
        <w:spacing w:line="360" w:lineRule="auto"/>
        <w:jc w:val="both"/>
        <w:rPr>
          <w:rFonts w:asciiTheme="majorBidi" w:hAnsiTheme="majorBidi" w:cstheme="majorBidi"/>
          <w:sz w:val="24"/>
          <w:szCs w:val="24"/>
        </w:rPr>
      </w:pPr>
    </w:p>
    <w:sectPr w:rsidR="00DE328B" w:rsidRPr="00F83AC0" w:rsidSect="0014456A">
      <w:type w:val="continuous"/>
      <w:pgSz w:w="11906" w:h="16838"/>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652D6" w14:textId="77777777" w:rsidR="00CE5143" w:rsidRDefault="00CE5143" w:rsidP="00C15921">
      <w:pPr>
        <w:spacing w:after="0" w:line="240" w:lineRule="auto"/>
      </w:pPr>
      <w:r>
        <w:separator/>
      </w:r>
    </w:p>
  </w:endnote>
  <w:endnote w:type="continuationSeparator" w:id="0">
    <w:p w14:paraId="09501980" w14:textId="77777777" w:rsidR="00CE5143" w:rsidRDefault="00CE5143" w:rsidP="00C159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E78E9" w14:textId="77777777" w:rsidR="00CE5143" w:rsidRDefault="00CE5143" w:rsidP="00C15921">
      <w:pPr>
        <w:spacing w:after="0" w:line="240" w:lineRule="auto"/>
      </w:pPr>
      <w:r>
        <w:separator/>
      </w:r>
    </w:p>
  </w:footnote>
  <w:footnote w:type="continuationSeparator" w:id="0">
    <w:p w14:paraId="09B762D1" w14:textId="77777777" w:rsidR="00CE5143" w:rsidRDefault="00CE5143" w:rsidP="00C159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503838"/>
      <w:docPartObj>
        <w:docPartGallery w:val="Page Numbers (Top of Page)"/>
        <w:docPartUnique/>
      </w:docPartObj>
    </w:sdtPr>
    <w:sdtEndPr>
      <w:rPr>
        <w:noProof/>
      </w:rPr>
    </w:sdtEndPr>
    <w:sdtContent>
      <w:p w14:paraId="7B74902A" w14:textId="0B1A22DB" w:rsidR="008C5D8C" w:rsidRDefault="008C5D8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6ECAEA" w14:textId="77777777" w:rsidR="008C5D8C" w:rsidRDefault="008C5D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400D62"/>
    <w:multiLevelType w:val="hybridMultilevel"/>
    <w:tmpl w:val="E0C452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89436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04F"/>
    <w:rsid w:val="000603E8"/>
    <w:rsid w:val="000F1CB3"/>
    <w:rsid w:val="000F79C6"/>
    <w:rsid w:val="0012166F"/>
    <w:rsid w:val="00122CB8"/>
    <w:rsid w:val="0014456A"/>
    <w:rsid w:val="00222F4E"/>
    <w:rsid w:val="00245F47"/>
    <w:rsid w:val="00345B9E"/>
    <w:rsid w:val="003677B2"/>
    <w:rsid w:val="003847B7"/>
    <w:rsid w:val="003918E1"/>
    <w:rsid w:val="003B741C"/>
    <w:rsid w:val="004177F8"/>
    <w:rsid w:val="0045298B"/>
    <w:rsid w:val="004B2A01"/>
    <w:rsid w:val="004C6021"/>
    <w:rsid w:val="004D0B07"/>
    <w:rsid w:val="004D136C"/>
    <w:rsid w:val="004D1B1A"/>
    <w:rsid w:val="00571FEE"/>
    <w:rsid w:val="006133D0"/>
    <w:rsid w:val="0070504F"/>
    <w:rsid w:val="007C7B02"/>
    <w:rsid w:val="007E4339"/>
    <w:rsid w:val="007F4D1A"/>
    <w:rsid w:val="00802726"/>
    <w:rsid w:val="00803894"/>
    <w:rsid w:val="00853F03"/>
    <w:rsid w:val="00875C7F"/>
    <w:rsid w:val="008806C6"/>
    <w:rsid w:val="008830DF"/>
    <w:rsid w:val="008C5D8C"/>
    <w:rsid w:val="008E1941"/>
    <w:rsid w:val="008E56A0"/>
    <w:rsid w:val="008E6B71"/>
    <w:rsid w:val="008F1086"/>
    <w:rsid w:val="009302AF"/>
    <w:rsid w:val="00933DA1"/>
    <w:rsid w:val="00982744"/>
    <w:rsid w:val="009B6126"/>
    <w:rsid w:val="00A146CE"/>
    <w:rsid w:val="00A46F55"/>
    <w:rsid w:val="00A71ED8"/>
    <w:rsid w:val="00AB4BB8"/>
    <w:rsid w:val="00AD633F"/>
    <w:rsid w:val="00B56D30"/>
    <w:rsid w:val="00BC20CE"/>
    <w:rsid w:val="00C039FE"/>
    <w:rsid w:val="00C15921"/>
    <w:rsid w:val="00C1644B"/>
    <w:rsid w:val="00CE5143"/>
    <w:rsid w:val="00DB132C"/>
    <w:rsid w:val="00DC79EA"/>
    <w:rsid w:val="00DE328B"/>
    <w:rsid w:val="00E65ED7"/>
    <w:rsid w:val="00EA1E84"/>
    <w:rsid w:val="00EC2CEC"/>
    <w:rsid w:val="00F3434A"/>
    <w:rsid w:val="00F83AC0"/>
    <w:rsid w:val="00FB5F7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2A4F4"/>
  <w15:chartTrackingRefBased/>
  <w15:docId w15:val="{299E9191-0BD5-461C-9CE6-C97620BC9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rsid w:val="008E1941"/>
    <w:pPr>
      <w:spacing w:after="120" w:line="240" w:lineRule="auto"/>
      <w:jc w:val="center"/>
    </w:pPr>
    <w:rPr>
      <w:rFonts w:ascii="Times New Roman" w:eastAsia="MS Mincho" w:hAnsi="Times New Roman" w:cs="Times New Roman"/>
      <w:noProof/>
      <w:sz w:val="48"/>
      <w:szCs w:val="48"/>
      <w:lang w:val="en-US"/>
    </w:rPr>
  </w:style>
  <w:style w:type="character" w:styleId="Hyperlink">
    <w:name w:val="Hyperlink"/>
    <w:basedOn w:val="DefaultParagraphFont"/>
    <w:uiPriority w:val="99"/>
    <w:unhideWhenUsed/>
    <w:rsid w:val="008E1941"/>
    <w:rPr>
      <w:color w:val="0000FF"/>
      <w:u w:val="single"/>
    </w:rPr>
  </w:style>
  <w:style w:type="paragraph" w:styleId="ListParagraph">
    <w:name w:val="List Paragraph"/>
    <w:basedOn w:val="Normal"/>
    <w:uiPriority w:val="34"/>
    <w:qFormat/>
    <w:rsid w:val="00AB4BB8"/>
    <w:pPr>
      <w:ind w:left="720"/>
      <w:contextualSpacing/>
    </w:pPr>
  </w:style>
  <w:style w:type="paragraph" w:styleId="Header">
    <w:name w:val="header"/>
    <w:basedOn w:val="Normal"/>
    <w:link w:val="HeaderChar"/>
    <w:uiPriority w:val="99"/>
    <w:unhideWhenUsed/>
    <w:rsid w:val="008C5D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D8C"/>
    <w:rPr>
      <w:lang w:val="en-GB"/>
    </w:rPr>
  </w:style>
  <w:style w:type="paragraph" w:styleId="Footer">
    <w:name w:val="footer"/>
    <w:basedOn w:val="Normal"/>
    <w:link w:val="FooterChar"/>
    <w:uiPriority w:val="99"/>
    <w:unhideWhenUsed/>
    <w:rsid w:val="008C5D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D8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394896">
      <w:bodyDiv w:val="1"/>
      <w:marLeft w:val="0"/>
      <w:marRight w:val="0"/>
      <w:marTop w:val="0"/>
      <w:marBottom w:val="0"/>
      <w:divBdr>
        <w:top w:val="none" w:sz="0" w:space="0" w:color="auto"/>
        <w:left w:val="none" w:sz="0" w:space="0" w:color="auto"/>
        <w:bottom w:val="none" w:sz="0" w:space="0" w:color="auto"/>
        <w:right w:val="none" w:sz="0" w:space="0" w:color="auto"/>
      </w:divBdr>
      <w:divsChild>
        <w:div w:id="630209734">
          <w:marLeft w:val="0"/>
          <w:marRight w:val="0"/>
          <w:marTop w:val="0"/>
          <w:marBottom w:val="0"/>
          <w:divBdr>
            <w:top w:val="none" w:sz="0" w:space="0" w:color="auto"/>
            <w:left w:val="none" w:sz="0" w:space="0" w:color="auto"/>
            <w:bottom w:val="none" w:sz="0" w:space="0" w:color="auto"/>
            <w:right w:val="none" w:sz="0" w:space="0" w:color="auto"/>
          </w:divBdr>
        </w:div>
      </w:divsChild>
    </w:div>
    <w:div w:id="1563447058">
      <w:bodyDiv w:val="1"/>
      <w:marLeft w:val="0"/>
      <w:marRight w:val="0"/>
      <w:marTop w:val="0"/>
      <w:marBottom w:val="0"/>
      <w:divBdr>
        <w:top w:val="none" w:sz="0" w:space="0" w:color="auto"/>
        <w:left w:val="none" w:sz="0" w:space="0" w:color="auto"/>
        <w:bottom w:val="none" w:sz="0" w:space="0" w:color="auto"/>
        <w:right w:val="none" w:sz="0" w:space="0" w:color="auto"/>
      </w:divBdr>
      <w:divsChild>
        <w:div w:id="2090417946">
          <w:marLeft w:val="0"/>
          <w:marRight w:val="0"/>
          <w:marTop w:val="0"/>
          <w:marBottom w:val="0"/>
          <w:divBdr>
            <w:top w:val="none" w:sz="0" w:space="0" w:color="auto"/>
            <w:left w:val="none" w:sz="0" w:space="0" w:color="auto"/>
            <w:bottom w:val="none" w:sz="0" w:space="0" w:color="auto"/>
            <w:right w:val="none" w:sz="0" w:space="0" w:color="auto"/>
          </w:divBdr>
          <w:divsChild>
            <w:div w:id="1368917559">
              <w:marLeft w:val="0"/>
              <w:marRight w:val="0"/>
              <w:marTop w:val="0"/>
              <w:marBottom w:val="0"/>
              <w:divBdr>
                <w:top w:val="none" w:sz="0" w:space="0" w:color="auto"/>
                <w:left w:val="none" w:sz="0" w:space="0" w:color="auto"/>
                <w:bottom w:val="none" w:sz="0" w:space="0" w:color="auto"/>
                <w:right w:val="none" w:sz="0" w:space="0" w:color="auto"/>
              </w:divBdr>
              <w:divsChild>
                <w:div w:id="70216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mailto:marzieh.khaliliy@gmail.com" TargetMode="External"/><Relationship Id="rId4" Type="http://schemas.openxmlformats.org/officeDocument/2006/relationships/settings" Target="settings.xml"/><Relationship Id="rId9" Type="http://schemas.openxmlformats.org/officeDocument/2006/relationships/hyperlink" Target="mailto:TP067265@mail.apu.edu.m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FA816-93FF-46E4-B5CE-8E8543BCC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9</Pages>
  <Words>10140</Words>
  <Characters>57800</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IEH KHALILI CHACHAKI</dc:creator>
  <cp:keywords/>
  <dc:description/>
  <cp:lastModifiedBy>MARZIEH KHALILI CHACHAKI</cp:lastModifiedBy>
  <cp:revision>27</cp:revision>
  <dcterms:created xsi:type="dcterms:W3CDTF">2022-08-02T03:35:00Z</dcterms:created>
  <dcterms:modified xsi:type="dcterms:W3CDTF">2022-08-08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e55563-d27c-3a86-9573-1c76221261a5</vt:lpwstr>
  </property>
  <property fmtid="{D5CDD505-2E9C-101B-9397-08002B2CF9AE}" pid="24" name="Mendeley Citation Style_1">
    <vt:lpwstr>http://www.zotero.org/styles/harvard1</vt:lpwstr>
  </property>
</Properties>
</file>